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5416E8" w14:textId="77777777" w:rsidR="00E81978" w:rsidRDefault="00CA2723">
      <w:pPr>
        <w:pStyle w:val="Title"/>
      </w:pPr>
      <w:bookmarkStart w:id="0" w:name="_GoBack"/>
      <w:bookmarkEnd w:id="0"/>
      <w:r>
        <w:t>Research paper draft outline</w:t>
      </w:r>
    </w:p>
    <w:p w14:paraId="55FF7468" w14:textId="77777777" w:rsidR="00581297" w:rsidRDefault="00CA2723" w:rsidP="00B823AA">
      <w:pPr>
        <w:pStyle w:val="Title2"/>
      </w:pPr>
      <w:r w:rsidRPr="00581297">
        <w:t>Alfreda Fitzgerald</w:t>
      </w:r>
    </w:p>
    <w:p w14:paraId="4421A77A" w14:textId="77777777" w:rsidR="00E81978" w:rsidRDefault="00E81978" w:rsidP="00B823AA">
      <w:pPr>
        <w:pStyle w:val="Title2"/>
      </w:pPr>
    </w:p>
    <w:p w14:paraId="5A22CA29" w14:textId="77777777" w:rsidR="00E81978" w:rsidRDefault="00E81978">
      <w:pPr>
        <w:pStyle w:val="Title"/>
      </w:pPr>
    </w:p>
    <w:p w14:paraId="03B274BE" w14:textId="77777777" w:rsidR="00E81978" w:rsidRDefault="00E81978" w:rsidP="00B823AA">
      <w:pPr>
        <w:pStyle w:val="Title2"/>
      </w:pPr>
    </w:p>
    <w:p w14:paraId="70355B70" w14:textId="77777777" w:rsidR="00E81978" w:rsidRDefault="00E81978"/>
    <w:p w14:paraId="4A01BD4A" w14:textId="77777777" w:rsidR="00E81978" w:rsidRDefault="00CA2723">
      <w:pPr>
        <w:pStyle w:val="SectionTitle"/>
      </w:pPr>
      <w:sdt>
        <w:sdtPr>
          <w:alias w:val="Section title:"/>
          <w:tag w:val="Section title:"/>
          <w:id w:val="984196707"/>
          <w:placeholder>
            <w:docPart w:val="C0A48333940B4EDE86A4CE73A5B2BA99"/>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581297">
            <w:t>Research paper</w:t>
          </w:r>
          <w:r w:rsidR="00AD7F7C">
            <w:t>: Outline</w:t>
          </w:r>
        </w:sdtContent>
      </w:sdt>
    </w:p>
    <w:p w14:paraId="3FC7A569" w14:textId="77777777" w:rsidR="00E81978" w:rsidRDefault="00CA2723" w:rsidP="00581297">
      <w:pPr>
        <w:pStyle w:val="Heading1"/>
      </w:pPr>
      <w:r>
        <w:t>Purpose statement</w:t>
      </w:r>
    </w:p>
    <w:p w14:paraId="69218BB4" w14:textId="77777777" w:rsidR="004D0B07" w:rsidRDefault="00CA2723" w:rsidP="004D0B07">
      <w:r>
        <w:t xml:space="preserve">American social and political atmosphere has remained focused around the politics of Black Nationalism and white supremacy. For many long, in the American history, people have been urged by the political elites to reject the policies of white supremacy. </w:t>
      </w:r>
      <w:r w:rsidR="004461DC">
        <w:t xml:space="preserve">Such campaigns have </w:t>
      </w:r>
      <w:r w:rsidR="0080370B">
        <w:t>not brought anything positive for the American community at large</w:t>
      </w:r>
      <w:r w:rsidR="004461DC">
        <w:t xml:space="preserve">. </w:t>
      </w:r>
      <w:r w:rsidR="0080370B">
        <w:t>Many research studies completed on this subject suggest that the number of Black Nationalist groups have expanded in size. This growth in the size of Black Nationalist groups is directly linked to the climate of racial divisiveness. Donald Trump's remarks about African American have also ignited this controversy. The Black Nationalist groups have based their new agendas on President's remarks about African Americans, journalists and about people from black countries.</w:t>
      </w:r>
      <w:r w:rsidR="006B39AE">
        <w:t xml:space="preserve"> Resultantly, the group leaders </w:t>
      </w:r>
      <w:r w:rsidR="000A36EA">
        <w:t xml:space="preserve">are manipulating people’s mind and are recruiting new members. These leaders are also encouraging people in </w:t>
      </w:r>
      <w:r w:rsidR="001D2FE2">
        <w:t>favor</w:t>
      </w:r>
      <w:r w:rsidR="000A36EA">
        <w:t xml:space="preserve"> of this </w:t>
      </w:r>
      <w:r w:rsidR="001D2FE2">
        <w:t>rhetoric</w:t>
      </w:r>
      <w:r w:rsidR="000A36EA">
        <w:t xml:space="preserve">. </w:t>
      </w:r>
      <w:r w:rsidR="00EF3157">
        <w:t>The proposed research study aim</w:t>
      </w:r>
      <w:r w:rsidR="00DF4797">
        <w:t>s</w:t>
      </w:r>
      <w:r w:rsidR="00EF3157">
        <w:t xml:space="preserve"> </w:t>
      </w:r>
      <w:r w:rsidR="00DF4797">
        <w:t xml:space="preserve">to investigate the hidden ideologies of Black Nationalist and White Supremacists. </w:t>
      </w:r>
      <w:r>
        <w:t xml:space="preserve">The research questions for this proposed study is to analyze how these two extremist groups are targeting the masses in the United States. </w:t>
      </w:r>
    </w:p>
    <w:p w14:paraId="46F95B12" w14:textId="77777777" w:rsidR="004D0B07" w:rsidRDefault="00CA2723" w:rsidP="004D0B07">
      <w:pPr>
        <w:pStyle w:val="Heading1"/>
      </w:pPr>
      <w:r>
        <w:t>Research Questions</w:t>
      </w:r>
    </w:p>
    <w:p w14:paraId="6727A3D8" w14:textId="77777777" w:rsidR="004D0B07" w:rsidRDefault="00CA2723" w:rsidP="004D0B07">
      <w:pPr>
        <w:jc w:val="both"/>
      </w:pPr>
      <w:r>
        <w:t>The primary research questions</w:t>
      </w:r>
      <w:r>
        <w:t xml:space="preserve"> for this study will be as following</w:t>
      </w:r>
    </w:p>
    <w:p w14:paraId="76C57B4B" w14:textId="77777777" w:rsidR="004D0B07" w:rsidRDefault="00CA2723" w:rsidP="004D0B07">
      <w:pPr>
        <w:pStyle w:val="ListParagraph"/>
        <w:numPr>
          <w:ilvl w:val="0"/>
          <w:numId w:val="28"/>
        </w:numPr>
        <w:jc w:val="both"/>
      </w:pPr>
      <w:r>
        <w:t>What are the ideological drivers for Black Nationalists and White Supremacists?</w:t>
      </w:r>
    </w:p>
    <w:p w14:paraId="1117E6AF" w14:textId="77777777" w:rsidR="004D0B07" w:rsidRDefault="00CA2723" w:rsidP="004D0B07">
      <w:pPr>
        <w:pStyle w:val="ListParagraph"/>
        <w:numPr>
          <w:ilvl w:val="0"/>
          <w:numId w:val="28"/>
        </w:numPr>
        <w:jc w:val="both"/>
      </w:pPr>
      <w:r>
        <w:t>How these extremist groups are furthering their agendas in the American population?</w:t>
      </w:r>
    </w:p>
    <w:p w14:paraId="5CF9738E" w14:textId="77777777" w:rsidR="004D0B07" w:rsidRDefault="00CA2723" w:rsidP="00975F2C">
      <w:pPr>
        <w:pStyle w:val="Heading1"/>
      </w:pPr>
      <w:r>
        <w:lastRenderedPageBreak/>
        <w:t>Body</w:t>
      </w:r>
    </w:p>
    <w:p w14:paraId="68D30053" w14:textId="77777777" w:rsidR="004D0B07" w:rsidRDefault="00CA2723" w:rsidP="00E9507A">
      <w:r>
        <w:t xml:space="preserve">The research paper will include some case studies </w:t>
      </w:r>
      <w:r>
        <w:t xml:space="preserve">which will help in the qualitative analysis </w:t>
      </w:r>
      <w:r w:rsidR="00975F2C">
        <w:t xml:space="preserve">of the extremists' groups mentioned above. Although there is a wealth of literature available about these groups, the study proposed will target the very basic reasons of ideological conflicts </w:t>
      </w:r>
      <w:r w:rsidR="007A5F52">
        <w:t>between these groups and the American population.</w:t>
      </w:r>
      <w:r w:rsidR="0075181B">
        <w:t xml:space="preserve"> Since this proposed study will be qualitative in nature, therefore research techniques like data analysis, literature analysis, and theoretical explanations will b</w:t>
      </w:r>
      <w:r w:rsidR="00E9507A">
        <w:t xml:space="preserve">e used to sort out the relevant material, </w:t>
      </w:r>
    </w:p>
    <w:p w14:paraId="01C06605" w14:textId="77777777" w:rsidR="00581297" w:rsidRDefault="00CA2723" w:rsidP="00187F74">
      <w:pPr>
        <w:pStyle w:val="Heading2"/>
      </w:pPr>
      <w:r>
        <w:t>Ideology</w:t>
      </w:r>
    </w:p>
    <w:p w14:paraId="4D167694" w14:textId="77777777" w:rsidR="00E9507A" w:rsidRPr="00E9507A" w:rsidRDefault="00CA2723" w:rsidP="00E9507A">
      <w:r>
        <w:t>Draper's a</w:t>
      </w:r>
      <w:r>
        <w:t xml:space="preserve">rgument in his book that ideology stamps from the differences with the ruling elite. There is no other reason for the emergence of ideology other than the failure of the ruling governments in addressing the concerns of the oppressed classes </w:t>
      </w:r>
      <w:r>
        <w:fldChar w:fldCharType="begin"/>
      </w:r>
      <w:r>
        <w:instrText xml:space="preserve"> ADDIN ZOTERO_I</w:instrText>
      </w:r>
      <w:r>
        <w:instrText>TEM CSL_CITATION {"citationID":"ir9YQ1gb","properties":{"formattedCitation":"(Draper 1970)","plainCitation":"(Draper 1970)","noteIndex":0},"citationItems":[{"id":1510,"uris":["http://zotero.org/users/local/s8f0QVnP/items/524HM63X"],"uri":["http://zotero.or</w:instrText>
      </w:r>
      <w:r>
        <w:instrText>g/users/local/s8f0QVnP/items/524HM63X"],"itemData":{"id":1510,"type":"book","title":"The rediscovery of Black nationalism","publisher":"Viking Press New York","source":"Google Scholar","author":[{"family":"Draper","given":"Theodore"}],"issued":{"date-parts</w:instrText>
      </w:r>
      <w:r>
        <w:instrText xml:space="preserve">":[["1970"]]}}}],"schema":"https://github.com/citation-style-language/schema/raw/master/csl-citation.json"} </w:instrText>
      </w:r>
      <w:r>
        <w:fldChar w:fldCharType="separate"/>
      </w:r>
      <w:r w:rsidRPr="00E9507A">
        <w:rPr>
          <w:rFonts w:ascii="Times New Roman" w:hAnsi="Times New Roman" w:cs="Times New Roman"/>
        </w:rPr>
        <w:t>(Draper 1970)</w:t>
      </w:r>
      <w:r>
        <w:fldChar w:fldCharType="end"/>
      </w:r>
      <w:r>
        <w:t xml:space="preserve">. His notion of the rise of ideology </w:t>
      </w:r>
      <w:r w:rsidR="007C1081">
        <w:t xml:space="preserve">is the most read and cited literature. His arguments suggest that the rise of extremist groups in America can be crushed if the legitimate concerns of these groups are addressed.  </w:t>
      </w:r>
      <w:r>
        <w:t xml:space="preserve"> </w:t>
      </w:r>
    </w:p>
    <w:p w14:paraId="71CFDE69" w14:textId="77777777" w:rsidR="00581297" w:rsidRDefault="00CA2723" w:rsidP="00187F74">
      <w:pPr>
        <w:pStyle w:val="Heading2"/>
      </w:pPr>
      <w:r>
        <w:t>Goals and Objectives</w:t>
      </w:r>
    </w:p>
    <w:p w14:paraId="4E946066" w14:textId="77777777" w:rsidR="00092788" w:rsidRDefault="00CA2723" w:rsidP="00092788">
      <w:r>
        <w:t>Conyers compilation of essays about the goals of the extremist group is a relevant read. He argues that the limited knowledge of the hierarchy of su</w:t>
      </w:r>
      <w:r>
        <w:t xml:space="preserve">ch groups results in developing a weak ideology </w:t>
      </w:r>
      <w:r>
        <w:fldChar w:fldCharType="begin"/>
      </w:r>
      <w:r>
        <w:instrText xml:space="preserve"> ADDIN ZOTERO_ITEM CSL_CITATION {"citationID":"qHPSjloB","properties":{"formattedCitation":"(Conyers 2015)","plainCitation":"(Conyers 2015)","noteIndex":0},"citationItems":[{"id":1512,"uris":["http://zotero.o</w:instrText>
      </w:r>
      <w:r>
        <w:instrText>rg/users/local/s8f0QVnP/items/QH8FNY3K"],"uri":["http://zotero.org/users/local/s8f0QVnP/items/QH8FNY3K"],"itemData":{"id":1512,"type":"book","title":"Black Lives: Essays in African American Biography: Essays in African American Biography","publisher":"Rout</w:instrText>
      </w:r>
      <w:r>
        <w:instrText xml:space="preserve">ledge","source":"Google Scholar","title-short":"Black Lives","author":[{"family":"Conyers","given":"James L."}],"issued":{"date-parts":[["2015"]]}}}],"schema":"https://github.com/citation-style-language/schema/raw/master/csl-citation.json"} </w:instrText>
      </w:r>
      <w:r>
        <w:fldChar w:fldCharType="separate"/>
      </w:r>
      <w:r w:rsidRPr="00092788">
        <w:rPr>
          <w:rFonts w:ascii="Times New Roman" w:hAnsi="Times New Roman" w:cs="Times New Roman"/>
        </w:rPr>
        <w:t>(Conyers 2015)</w:t>
      </w:r>
      <w:r>
        <w:fldChar w:fldCharType="end"/>
      </w:r>
      <w:r>
        <w:t>. He writes that since their motives are based on flawed perceptions, therefore there exists no clarity in their goals and objectives. The only thing they are sure about their presence is the creation of anarchy.</w:t>
      </w:r>
    </w:p>
    <w:p w14:paraId="2D430571" w14:textId="77777777" w:rsidR="00581297" w:rsidRDefault="00CA2723" w:rsidP="00092788">
      <w:pPr>
        <w:pStyle w:val="Heading2"/>
      </w:pPr>
      <w:r>
        <w:t>Political Actions</w:t>
      </w:r>
    </w:p>
    <w:p w14:paraId="7F349876" w14:textId="77777777" w:rsidR="00092788" w:rsidRPr="00092788" w:rsidRDefault="00CA2723" w:rsidP="00092788">
      <w:r>
        <w:t xml:space="preserve">The political sense among these groups is very limited. In some recent incidents in the United States, it became clear that political actions for mainstreaming these groups cannot serve </w:t>
      </w:r>
      <w:r>
        <w:lastRenderedPageBreak/>
        <w:t xml:space="preserve">the purpose. Laqueur writes that political actions aimed at targeting </w:t>
      </w:r>
      <w:r>
        <w:t xml:space="preserve">their ideologies might serve the purpose, but it is absurd to expect that such a group will anytime take political measures for their cause </w:t>
      </w:r>
      <w:r>
        <w:fldChar w:fldCharType="begin"/>
      </w:r>
      <w:r>
        <w:instrText xml:space="preserve"> ADDIN ZOTERO_ITEM CSL_CITATION {"citationID":"qC63qOKI","properties":{"formattedCitation":"(Laqueur 2017)","plainCi</w:instrText>
      </w:r>
      <w:r>
        <w:instrText>tation":"(Laqueur 2017)","noteIndex":0},"citationItems":[{"id":1514,"uris":["http://zotero.org/users/local/s8f0QVnP/items/5IRFJ99W"],"uri":["http://zotero.org/users/local/s8f0QVnP/items/5IRFJ99W"],"itemData":{"id":1514,"type":"book","title":"A history of t</w:instrText>
      </w:r>
      <w:r>
        <w:instrText xml:space="preserve">errorism","publisher":"Routledge","source":"Google Scholar","author":[{"family":"Laqueur","given":"Walter"}],"issued":{"date-parts":[["2017"]]}}}],"schema":"https://github.com/citation-style-language/schema/raw/master/csl-citation.json"} </w:instrText>
      </w:r>
      <w:r>
        <w:fldChar w:fldCharType="separate"/>
      </w:r>
      <w:r w:rsidRPr="00092788">
        <w:rPr>
          <w:rFonts w:ascii="Times New Roman" w:hAnsi="Times New Roman" w:cs="Times New Roman"/>
        </w:rPr>
        <w:t>(Laqueur 2017)</w:t>
      </w:r>
      <w:r>
        <w:fldChar w:fldCharType="end"/>
      </w:r>
      <w:r>
        <w:t>.</w:t>
      </w:r>
    </w:p>
    <w:p w14:paraId="1FC9F3F6" w14:textId="77777777" w:rsidR="00581297" w:rsidRDefault="00CA2723" w:rsidP="00187F74">
      <w:pPr>
        <w:pStyle w:val="Heading2"/>
      </w:pPr>
      <w:r>
        <w:t>Propaganda techniques</w:t>
      </w:r>
    </w:p>
    <w:p w14:paraId="21A0D90B" w14:textId="77777777" w:rsidR="00092788" w:rsidRPr="00092788" w:rsidRDefault="00CA2723" w:rsidP="00092788">
      <w:r>
        <w:t xml:space="preserve">Propaganda techniques are used to create anarchy and spread hate among the people in a community. </w:t>
      </w:r>
      <w:r w:rsidR="00D515A6">
        <w:t xml:space="preserve">Corbin (et al.) </w:t>
      </w:r>
      <w:r>
        <w:t>writes that propaganda has always been associated with negative things</w:t>
      </w:r>
      <w:r w:rsidR="00D515A6">
        <w:t xml:space="preserve"> </w:t>
      </w:r>
      <w:r w:rsidR="00D515A6">
        <w:fldChar w:fldCharType="begin"/>
      </w:r>
      <w:r w:rsidR="00D515A6">
        <w:instrText xml:space="preserve"> ADDIN ZOTERO_ITEM CSL_CITATION {"citationID":"ERkwx0c0","properties":{"formattedCitation":"(Corbin 2017)","plainCitation":"(Corbin 2017)","noteIndex":0},"citationItems":[{"id":1516,"uris":["http://zotero.org/users/local/s8f0QVnP/items/9TZVBGLI"],"uri":["http://zotero.org/users/local/s8f0QVnP/items/9TZVBGLI"],"itemData":{"id":1516,"type":"article-journal","title":"Terrorists are always Muslim but never white: At the intersection of critical race theory and propaganda","container-title":"Fordham L. Rev.","page":"455","volume":"86","source":"Google Scholar","title-short":"Terrorists are always Muslim but never white","author":[{"family":"Corbin","given":"Caroline Mala"}],"issued":{"date-parts":[["2017"]]}}}],"schema":"https://github.com/citation-style-language/schema/raw/master/csl-citation.json"} </w:instrText>
      </w:r>
      <w:r w:rsidR="00D515A6">
        <w:fldChar w:fldCharType="separate"/>
      </w:r>
      <w:r w:rsidR="00D515A6" w:rsidRPr="00D515A6">
        <w:rPr>
          <w:rFonts w:ascii="Times New Roman" w:hAnsi="Times New Roman" w:cs="Times New Roman"/>
        </w:rPr>
        <w:t>(Corbin 2017)</w:t>
      </w:r>
      <w:r w:rsidR="00D515A6">
        <w:fldChar w:fldCharType="end"/>
      </w:r>
      <w:r>
        <w:t xml:space="preserve">. Extremist groups using such techniques </w:t>
      </w:r>
      <w:r w:rsidR="00DE578A">
        <w:t xml:space="preserve">always </w:t>
      </w:r>
      <w:r>
        <w:t xml:space="preserve">remain </w:t>
      </w:r>
      <w:r w:rsidR="00DE578A">
        <w:t>to fail in accomplishing their ideological narratives.</w:t>
      </w:r>
    </w:p>
    <w:p w14:paraId="32B34913" w14:textId="77777777" w:rsidR="00581297" w:rsidRDefault="00CA2723" w:rsidP="00187F74">
      <w:pPr>
        <w:pStyle w:val="Heading2"/>
      </w:pPr>
      <w:r>
        <w:t>Recruitment and Radicalization process</w:t>
      </w:r>
    </w:p>
    <w:p w14:paraId="23071BB8" w14:textId="77777777" w:rsidR="00DE578A" w:rsidRPr="00DE578A" w:rsidRDefault="00CA2723" w:rsidP="00DE578A">
      <w:r>
        <w:t>The recruitment and radicalization process is differ</w:t>
      </w:r>
      <w:r>
        <w:t xml:space="preserve">ent from region to region. It also changes with the change in the audience. </w:t>
      </w:r>
      <w:r w:rsidR="00D515A6">
        <w:t>Horgan argues that n</w:t>
      </w:r>
      <w:r>
        <w:t>ormally in the United States, these extremist group uses hate speech about a specific community and exploit the weaknesses of the other side</w:t>
      </w:r>
      <w:r w:rsidR="00D515A6">
        <w:t xml:space="preserve"> </w:t>
      </w:r>
      <w:r w:rsidR="00D515A6">
        <w:fldChar w:fldCharType="begin"/>
      </w:r>
      <w:r w:rsidR="00D515A6">
        <w:instrText xml:space="preserve"> ADDIN ZOTERO_ITEM CSL_CITATION {"citationID":"Pm7J29C8","properties":{"formattedCitation":"(Horgan 2017)","plainCitation":"(Horgan 2017)","noteIndex":0},"citationItems":[{"id":1519,"uris":["http://zotero.org/users/local/s8f0QVnP/items/X7Z26VRK"],"uri":["http://zotero.org/users/local/s8f0QVnP/items/X7Z26VRK"],"itemData":{"id":1519,"type":"book","title":"Psychology of terrorism: Introduction to the special issue.","collection-number":"3","publisher":"American Psychological Association","volume":"72","source":"Google Scholar","title-short":"Psychology of terrorism","author":[{"family":"Horgan","given":"John G."}],"issued":{"date-parts":[["2017"]]}}}],"schema":"https://github.com/citation-style-language/schema/raw/master/csl-citation.json"} </w:instrText>
      </w:r>
      <w:r w:rsidR="00D515A6">
        <w:fldChar w:fldCharType="separate"/>
      </w:r>
      <w:r w:rsidR="00D515A6" w:rsidRPr="00D515A6">
        <w:rPr>
          <w:rFonts w:ascii="Times New Roman" w:hAnsi="Times New Roman" w:cs="Times New Roman"/>
        </w:rPr>
        <w:t>(Horgan 2017)</w:t>
      </w:r>
      <w:r w:rsidR="00D515A6">
        <w:fldChar w:fldCharType="end"/>
      </w:r>
      <w:r>
        <w:t>. Since state never rem</w:t>
      </w:r>
      <w:r>
        <w:t>ains involved in creating distances among groups of a similar society, therefore these groups normally stand against the government and urge people to do the same.</w:t>
      </w:r>
    </w:p>
    <w:p w14:paraId="62BF3610" w14:textId="77777777" w:rsidR="00581297" w:rsidRDefault="00CA2723" w:rsidP="00187F74">
      <w:pPr>
        <w:pStyle w:val="Heading2"/>
      </w:pPr>
      <w:r>
        <w:t xml:space="preserve">Comparison and contrast analysis </w:t>
      </w:r>
    </w:p>
    <w:p w14:paraId="5C89E3F2" w14:textId="77777777" w:rsidR="000A35CA" w:rsidRPr="00DE578A" w:rsidRDefault="00CA2723" w:rsidP="000A35CA">
      <w:r>
        <w:t>The comparison and contrast analysis of White Supremacists</w:t>
      </w:r>
      <w:r>
        <w:t xml:space="preserve"> and Black Nationalists suggest that ideological differences play an important role in shaping their conflict with one another and with the government</w:t>
      </w:r>
      <w:r w:rsidR="00D515A6">
        <w:t xml:space="preserve"> </w:t>
      </w:r>
      <w:r w:rsidR="00D515A6">
        <w:fldChar w:fldCharType="begin"/>
      </w:r>
      <w:r w:rsidR="00D515A6">
        <w:instrText xml:space="preserve"> ADDIN ZOTERO_ITEM CSL_CITATION {"citationID":"s9E5tmbr","properties":{"formattedCitation":"(Martin 2018)","plainCitation":"(Martin 2018)","noteIndex":0},"citationItems":[{"id":1521,"uris":["http://zotero.org/users/local/s8f0QVnP/items/CFLYEIT8"],"uri":["http://zotero.org/users/local/s8f0QVnP/items/CFLYEIT8"],"itemData":{"id":1521,"type":"book","title":"Essentials of terrorism: Concepts and controversies","publisher":"Sage Publications","source":"Google Scholar","title-short":"Essentials of terrorism","author":[{"family":"Martin","given":"Gus"}],"issued":{"date-parts":[["2018"]]}}}],"schema":"https://github.com/citation-style-language/schema/raw/master/csl-citation.json"} </w:instrText>
      </w:r>
      <w:r w:rsidR="00D515A6">
        <w:fldChar w:fldCharType="separate"/>
      </w:r>
      <w:r w:rsidR="00D515A6" w:rsidRPr="00D515A6">
        <w:rPr>
          <w:rFonts w:ascii="Times New Roman" w:hAnsi="Times New Roman" w:cs="Times New Roman"/>
        </w:rPr>
        <w:t>(Martin 2018)</w:t>
      </w:r>
      <w:r w:rsidR="00D515A6">
        <w:fldChar w:fldCharType="end"/>
      </w:r>
      <w:r>
        <w:t>. This part of the paper will explain major</w:t>
      </w:r>
      <w:r w:rsidR="000B23B4">
        <w:t xml:space="preserve"> aspect</w:t>
      </w:r>
      <w:r>
        <w:t>s</w:t>
      </w:r>
      <w:r w:rsidR="000B23B4">
        <w:t xml:space="preserve"> of </w:t>
      </w:r>
      <w:r>
        <w:t xml:space="preserve">inter- differences of these groups. </w:t>
      </w:r>
    </w:p>
    <w:p w14:paraId="30FA967A" w14:textId="77777777" w:rsidR="000A35CA" w:rsidRDefault="00CA2723" w:rsidP="00187F74">
      <w:pPr>
        <w:pStyle w:val="Heading2"/>
      </w:pPr>
      <w:r>
        <w:lastRenderedPageBreak/>
        <w:t>Counter-violence extremist approaches</w:t>
      </w:r>
    </w:p>
    <w:p w14:paraId="186B9ED0" w14:textId="77777777" w:rsidR="00E85A73" w:rsidRDefault="00CA2723" w:rsidP="00E85A73">
      <w:r>
        <w:t>The last part of the p</w:t>
      </w:r>
      <w:r w:rsidR="00656C6E">
        <w:t>roposed paper</w:t>
      </w:r>
      <w:r w:rsidR="00D515A6">
        <w:t xml:space="preserve"> </w:t>
      </w:r>
      <w:r w:rsidR="00D515A6" w:rsidRPr="00D515A6">
        <w:t xml:space="preserve">will analyze the past literature about </w:t>
      </w:r>
      <w:r w:rsidR="00D515A6">
        <w:t>counter-violence extremist approaches. In this part of the paper, different comparative analysis can be drawn in order to look into the most useful ways for countering violence and extremism.</w:t>
      </w:r>
    </w:p>
    <w:p w14:paraId="73B858E4" w14:textId="77777777" w:rsidR="00E85A73" w:rsidRDefault="00CA2723">
      <w:r>
        <w:br w:type="page"/>
      </w:r>
    </w:p>
    <w:p w14:paraId="0237200A" w14:textId="77777777" w:rsidR="00E85A73" w:rsidRDefault="00CA2723" w:rsidP="00E85A73">
      <w:pPr>
        <w:pStyle w:val="Heading1"/>
      </w:pPr>
      <w:r>
        <w:lastRenderedPageBreak/>
        <w:t xml:space="preserve">References: </w:t>
      </w:r>
    </w:p>
    <w:p w14:paraId="17D4C0D4" w14:textId="77777777" w:rsidR="00E85A73" w:rsidRPr="00E85A73" w:rsidRDefault="00CA2723" w:rsidP="00E85A73">
      <w:pPr>
        <w:pStyle w:val="Bibliography"/>
        <w:spacing w:line="480" w:lineRule="auto"/>
        <w:rPr>
          <w:rFonts w:ascii="Times New Roman" w:hAnsi="Times New Roman" w:cs="Times New Roman"/>
        </w:rPr>
      </w:pPr>
      <w:r>
        <w:fldChar w:fldCharType="begin"/>
      </w:r>
      <w:r>
        <w:instrText xml:space="preserve"> ADDIN ZOTERO_BIBL {</w:instrText>
      </w:r>
      <w:r>
        <w:instrText xml:space="preserve">"uncited":[],"omitted":[],"custom":[]} CSL_BIBLIOGRAPHY </w:instrText>
      </w:r>
      <w:r>
        <w:fldChar w:fldCharType="separate"/>
      </w:r>
      <w:r w:rsidRPr="00E85A73">
        <w:rPr>
          <w:rFonts w:ascii="Times New Roman" w:hAnsi="Times New Roman" w:cs="Times New Roman"/>
        </w:rPr>
        <w:t xml:space="preserve">Conyers, James L. 2015. </w:t>
      </w:r>
      <w:r w:rsidRPr="00E85A73">
        <w:rPr>
          <w:rFonts w:ascii="Times New Roman" w:hAnsi="Times New Roman" w:cs="Times New Roman"/>
          <w:i/>
          <w:iCs/>
        </w:rPr>
        <w:t>Black Lives Essays in African American Biography: Essays in African American Biography</w:t>
      </w:r>
      <w:r w:rsidRPr="00E85A73">
        <w:rPr>
          <w:rFonts w:ascii="Times New Roman" w:hAnsi="Times New Roman" w:cs="Times New Roman"/>
        </w:rPr>
        <w:t>. Routledge.</w:t>
      </w:r>
    </w:p>
    <w:p w14:paraId="57F64A67" w14:textId="77777777" w:rsidR="00E85A73" w:rsidRPr="00E85A73" w:rsidRDefault="00CA2723" w:rsidP="00E85A73">
      <w:pPr>
        <w:pStyle w:val="Bibliography"/>
        <w:spacing w:line="480" w:lineRule="auto"/>
        <w:rPr>
          <w:rFonts w:ascii="Times New Roman" w:hAnsi="Times New Roman" w:cs="Times New Roman"/>
        </w:rPr>
      </w:pPr>
      <w:r w:rsidRPr="00E85A73">
        <w:rPr>
          <w:rFonts w:ascii="Times New Roman" w:hAnsi="Times New Roman" w:cs="Times New Roman"/>
        </w:rPr>
        <w:t xml:space="preserve">Corbin, Caroline Mala. 2017. “Terrorists Are Always Muslim but Never White: At the Intersection of Critical Race Theory and Propaganda.” </w:t>
      </w:r>
      <w:r w:rsidRPr="00E85A73">
        <w:rPr>
          <w:rFonts w:ascii="Times New Roman" w:hAnsi="Times New Roman" w:cs="Times New Roman"/>
          <w:i/>
          <w:iCs/>
        </w:rPr>
        <w:t>Fordham L. Rev.</w:t>
      </w:r>
      <w:r w:rsidRPr="00E85A73">
        <w:rPr>
          <w:rFonts w:ascii="Times New Roman" w:hAnsi="Times New Roman" w:cs="Times New Roman"/>
        </w:rPr>
        <w:t xml:space="preserve"> 86 455. </w:t>
      </w:r>
    </w:p>
    <w:p w14:paraId="1E91238B" w14:textId="77777777" w:rsidR="00E85A73" w:rsidRPr="00E85A73" w:rsidRDefault="00CA2723" w:rsidP="00E85A73">
      <w:pPr>
        <w:pStyle w:val="Bibliography"/>
        <w:spacing w:line="480" w:lineRule="auto"/>
        <w:rPr>
          <w:rFonts w:ascii="Times New Roman" w:hAnsi="Times New Roman" w:cs="Times New Roman"/>
        </w:rPr>
      </w:pPr>
      <w:r w:rsidRPr="00E85A73">
        <w:rPr>
          <w:rFonts w:ascii="Times New Roman" w:hAnsi="Times New Roman" w:cs="Times New Roman"/>
        </w:rPr>
        <w:t xml:space="preserve">Draper, Theodore. 1970. </w:t>
      </w:r>
      <w:r w:rsidRPr="00E85A73">
        <w:rPr>
          <w:rFonts w:ascii="Times New Roman" w:hAnsi="Times New Roman" w:cs="Times New Roman"/>
          <w:i/>
          <w:iCs/>
        </w:rPr>
        <w:t>The Rediscovery of Black Nationalism</w:t>
      </w:r>
      <w:r w:rsidRPr="00E85A73">
        <w:rPr>
          <w:rFonts w:ascii="Times New Roman" w:hAnsi="Times New Roman" w:cs="Times New Roman"/>
        </w:rPr>
        <w:t>. Viking Press New York.</w:t>
      </w:r>
    </w:p>
    <w:p w14:paraId="410D41F8" w14:textId="77777777" w:rsidR="00E85A73" w:rsidRPr="00E85A73" w:rsidRDefault="00CA2723" w:rsidP="00E85A73">
      <w:pPr>
        <w:pStyle w:val="Bibliography"/>
        <w:spacing w:line="480" w:lineRule="auto"/>
        <w:rPr>
          <w:rFonts w:ascii="Times New Roman" w:hAnsi="Times New Roman" w:cs="Times New Roman"/>
        </w:rPr>
      </w:pPr>
      <w:r w:rsidRPr="00E85A73">
        <w:rPr>
          <w:rFonts w:ascii="Times New Roman" w:hAnsi="Times New Roman" w:cs="Times New Roman"/>
        </w:rPr>
        <w:t>Horgan, J</w:t>
      </w:r>
      <w:r w:rsidRPr="00E85A73">
        <w:rPr>
          <w:rFonts w:ascii="Times New Roman" w:hAnsi="Times New Roman" w:cs="Times New Roman"/>
        </w:rPr>
        <w:t xml:space="preserve">ohn G. 2017. 72 </w:t>
      </w:r>
      <w:r w:rsidRPr="00E85A73">
        <w:rPr>
          <w:rFonts w:ascii="Times New Roman" w:hAnsi="Times New Roman" w:cs="Times New Roman"/>
          <w:i/>
          <w:iCs/>
        </w:rPr>
        <w:t>Psychology of Terrorism: Introduction to the Special Issue.</w:t>
      </w:r>
      <w:r w:rsidRPr="00E85A73">
        <w:rPr>
          <w:rFonts w:ascii="Times New Roman" w:hAnsi="Times New Roman" w:cs="Times New Roman"/>
        </w:rPr>
        <w:t xml:space="preserve"> American Psychological Association.</w:t>
      </w:r>
    </w:p>
    <w:p w14:paraId="34A8A2F5" w14:textId="77777777" w:rsidR="00E85A73" w:rsidRPr="00E85A73" w:rsidRDefault="00CA2723" w:rsidP="00E85A73">
      <w:pPr>
        <w:pStyle w:val="Bibliography"/>
        <w:spacing w:line="480" w:lineRule="auto"/>
        <w:rPr>
          <w:rFonts w:ascii="Times New Roman" w:hAnsi="Times New Roman" w:cs="Times New Roman"/>
        </w:rPr>
      </w:pPr>
      <w:r w:rsidRPr="00E85A73">
        <w:rPr>
          <w:rFonts w:ascii="Times New Roman" w:hAnsi="Times New Roman" w:cs="Times New Roman"/>
        </w:rPr>
        <w:t xml:space="preserve">Laqueur, Walter. 2017. </w:t>
      </w:r>
      <w:r w:rsidRPr="00E85A73">
        <w:rPr>
          <w:rFonts w:ascii="Times New Roman" w:hAnsi="Times New Roman" w:cs="Times New Roman"/>
          <w:i/>
          <w:iCs/>
        </w:rPr>
        <w:t>A History of Terrorism</w:t>
      </w:r>
      <w:r w:rsidRPr="00E85A73">
        <w:rPr>
          <w:rFonts w:ascii="Times New Roman" w:hAnsi="Times New Roman" w:cs="Times New Roman"/>
        </w:rPr>
        <w:t>. Routledge.</w:t>
      </w:r>
    </w:p>
    <w:p w14:paraId="44805F01" w14:textId="77777777" w:rsidR="00E85A73" w:rsidRPr="00E85A73" w:rsidRDefault="00CA2723" w:rsidP="00E85A73">
      <w:pPr>
        <w:pStyle w:val="Bibliography"/>
        <w:spacing w:line="480" w:lineRule="auto"/>
        <w:rPr>
          <w:rFonts w:ascii="Times New Roman" w:hAnsi="Times New Roman" w:cs="Times New Roman"/>
        </w:rPr>
      </w:pPr>
      <w:r w:rsidRPr="00E85A73">
        <w:rPr>
          <w:rFonts w:ascii="Times New Roman" w:hAnsi="Times New Roman" w:cs="Times New Roman"/>
        </w:rPr>
        <w:t xml:space="preserve">Martin, Gus. 2018. </w:t>
      </w:r>
      <w:r w:rsidRPr="00E85A73">
        <w:rPr>
          <w:rFonts w:ascii="Times New Roman" w:hAnsi="Times New Roman" w:cs="Times New Roman"/>
          <w:i/>
          <w:iCs/>
        </w:rPr>
        <w:t>Essentials of Terrorism: Concepts and Controversies</w:t>
      </w:r>
      <w:r w:rsidRPr="00E85A73">
        <w:rPr>
          <w:rFonts w:ascii="Times New Roman" w:hAnsi="Times New Roman" w:cs="Times New Roman"/>
        </w:rPr>
        <w:t>. Sage Publicati</w:t>
      </w:r>
      <w:r w:rsidRPr="00E85A73">
        <w:rPr>
          <w:rFonts w:ascii="Times New Roman" w:hAnsi="Times New Roman" w:cs="Times New Roman"/>
        </w:rPr>
        <w:t>ons.</w:t>
      </w:r>
    </w:p>
    <w:p w14:paraId="0BC98694" w14:textId="77777777" w:rsidR="00E85A73" w:rsidRPr="00E85A73" w:rsidRDefault="00CA2723" w:rsidP="00E85A73">
      <w:r>
        <w:fldChar w:fldCharType="end"/>
      </w:r>
    </w:p>
    <w:sectPr w:rsidR="00E85A73" w:rsidRPr="00E85A73">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4092C4" w14:textId="77777777" w:rsidR="00CA2723" w:rsidRDefault="00CA2723">
      <w:pPr>
        <w:spacing w:line="240" w:lineRule="auto"/>
      </w:pPr>
      <w:r>
        <w:separator/>
      </w:r>
    </w:p>
  </w:endnote>
  <w:endnote w:type="continuationSeparator" w:id="0">
    <w:p w14:paraId="14950581" w14:textId="77777777" w:rsidR="00CA2723" w:rsidRDefault="00CA272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7BDA32" w14:textId="77777777" w:rsidR="00CA2723" w:rsidRDefault="00CA2723">
      <w:pPr>
        <w:spacing w:line="240" w:lineRule="auto"/>
      </w:pPr>
      <w:r>
        <w:separator/>
      </w:r>
    </w:p>
  </w:footnote>
  <w:footnote w:type="continuationSeparator" w:id="0">
    <w:p w14:paraId="1DA5C611" w14:textId="77777777" w:rsidR="00CA2723" w:rsidRDefault="00CA272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493677" w14:textId="77777777" w:rsidR="00E81978" w:rsidRDefault="00CA2723">
    <w:pPr>
      <w:pStyle w:val="Header"/>
    </w:pPr>
    <w:sdt>
      <w:sdtPr>
        <w:rPr>
          <w:rStyle w:val="Strong"/>
        </w:rPr>
        <w:alias w:val="Running head"/>
        <w:id w:val="12739865"/>
        <w:placeholder>
          <w:docPart w:val="E3BA55E59BF749B381BE190FD54883F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581297">
          <w:rPr>
            <w:rStyle w:val="Strong"/>
          </w:rPr>
          <w:t>Domestic terrorism and extremist group</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1B4FBC">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3EF125" w14:textId="77777777" w:rsidR="00E81978" w:rsidRDefault="00CA2723">
    <w:pPr>
      <w:pStyle w:val="Header"/>
      <w:rPr>
        <w:rStyle w:val="Strong"/>
      </w:rPr>
    </w:pPr>
    <w:r>
      <w:t xml:space="preserve">Domestic terrorism and extremist group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E85A73">
      <w:rPr>
        <w:rStyle w:val="Strong"/>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A7440AF"/>
    <w:multiLevelType w:val="hybridMultilevel"/>
    <w:tmpl w:val="6804E592"/>
    <w:lvl w:ilvl="0" w:tplc="549439CA">
      <w:start w:val="1"/>
      <w:numFmt w:val="bullet"/>
      <w:lvlText w:val=""/>
      <w:lvlJc w:val="left"/>
      <w:pPr>
        <w:ind w:left="1080" w:hanging="360"/>
      </w:pPr>
      <w:rPr>
        <w:rFonts w:ascii="Symbol" w:hAnsi="Symbol" w:hint="default"/>
      </w:rPr>
    </w:lvl>
    <w:lvl w:ilvl="1" w:tplc="543E230C" w:tentative="1">
      <w:start w:val="1"/>
      <w:numFmt w:val="bullet"/>
      <w:lvlText w:val="o"/>
      <w:lvlJc w:val="left"/>
      <w:pPr>
        <w:ind w:left="1800" w:hanging="360"/>
      </w:pPr>
      <w:rPr>
        <w:rFonts w:ascii="Courier New" w:hAnsi="Courier New" w:cs="Courier New" w:hint="default"/>
      </w:rPr>
    </w:lvl>
    <w:lvl w:ilvl="2" w:tplc="E37CC9AC" w:tentative="1">
      <w:start w:val="1"/>
      <w:numFmt w:val="bullet"/>
      <w:lvlText w:val=""/>
      <w:lvlJc w:val="left"/>
      <w:pPr>
        <w:ind w:left="2520" w:hanging="360"/>
      </w:pPr>
      <w:rPr>
        <w:rFonts w:ascii="Wingdings" w:hAnsi="Wingdings" w:hint="default"/>
      </w:rPr>
    </w:lvl>
    <w:lvl w:ilvl="3" w:tplc="82E03A24" w:tentative="1">
      <w:start w:val="1"/>
      <w:numFmt w:val="bullet"/>
      <w:lvlText w:val=""/>
      <w:lvlJc w:val="left"/>
      <w:pPr>
        <w:ind w:left="3240" w:hanging="360"/>
      </w:pPr>
      <w:rPr>
        <w:rFonts w:ascii="Symbol" w:hAnsi="Symbol" w:hint="default"/>
      </w:rPr>
    </w:lvl>
    <w:lvl w:ilvl="4" w:tplc="EDBE1FB0" w:tentative="1">
      <w:start w:val="1"/>
      <w:numFmt w:val="bullet"/>
      <w:lvlText w:val="o"/>
      <w:lvlJc w:val="left"/>
      <w:pPr>
        <w:ind w:left="3960" w:hanging="360"/>
      </w:pPr>
      <w:rPr>
        <w:rFonts w:ascii="Courier New" w:hAnsi="Courier New" w:cs="Courier New" w:hint="default"/>
      </w:rPr>
    </w:lvl>
    <w:lvl w:ilvl="5" w:tplc="13F04A8E" w:tentative="1">
      <w:start w:val="1"/>
      <w:numFmt w:val="bullet"/>
      <w:lvlText w:val=""/>
      <w:lvlJc w:val="left"/>
      <w:pPr>
        <w:ind w:left="4680" w:hanging="360"/>
      </w:pPr>
      <w:rPr>
        <w:rFonts w:ascii="Wingdings" w:hAnsi="Wingdings" w:hint="default"/>
      </w:rPr>
    </w:lvl>
    <w:lvl w:ilvl="6" w:tplc="8EBE8B62" w:tentative="1">
      <w:start w:val="1"/>
      <w:numFmt w:val="bullet"/>
      <w:lvlText w:val=""/>
      <w:lvlJc w:val="left"/>
      <w:pPr>
        <w:ind w:left="5400" w:hanging="360"/>
      </w:pPr>
      <w:rPr>
        <w:rFonts w:ascii="Symbol" w:hAnsi="Symbol" w:hint="default"/>
      </w:rPr>
    </w:lvl>
    <w:lvl w:ilvl="7" w:tplc="93B07454" w:tentative="1">
      <w:start w:val="1"/>
      <w:numFmt w:val="bullet"/>
      <w:lvlText w:val="o"/>
      <w:lvlJc w:val="left"/>
      <w:pPr>
        <w:ind w:left="6120" w:hanging="360"/>
      </w:pPr>
      <w:rPr>
        <w:rFonts w:ascii="Courier New" w:hAnsi="Courier New" w:cs="Courier New" w:hint="default"/>
      </w:rPr>
    </w:lvl>
    <w:lvl w:ilvl="8" w:tplc="2D7EA26C" w:tentative="1">
      <w:start w:val="1"/>
      <w:numFmt w:val="bullet"/>
      <w:lvlText w:val=""/>
      <w:lvlJc w:val="left"/>
      <w:pPr>
        <w:ind w:left="6840" w:hanging="360"/>
      </w:pPr>
      <w:rPr>
        <w:rFonts w:ascii="Wingdings" w:hAnsi="Wingdings" w:hint="default"/>
      </w:rPr>
    </w:lvl>
  </w:abstractNum>
  <w:abstractNum w:abstractNumId="11" w15:restartNumberingAfterBreak="0">
    <w:nsid w:val="0EA27D33"/>
    <w:multiLevelType w:val="hybridMultilevel"/>
    <w:tmpl w:val="DBAC0248"/>
    <w:lvl w:ilvl="0" w:tplc="24F2C844">
      <w:start w:val="1"/>
      <w:numFmt w:val="bullet"/>
      <w:lvlText w:val=""/>
      <w:lvlJc w:val="left"/>
      <w:pPr>
        <w:ind w:left="1440" w:hanging="360"/>
      </w:pPr>
      <w:rPr>
        <w:rFonts w:ascii="Symbol" w:hAnsi="Symbol" w:hint="default"/>
      </w:rPr>
    </w:lvl>
    <w:lvl w:ilvl="1" w:tplc="9050FA54" w:tentative="1">
      <w:start w:val="1"/>
      <w:numFmt w:val="bullet"/>
      <w:lvlText w:val="o"/>
      <w:lvlJc w:val="left"/>
      <w:pPr>
        <w:ind w:left="2160" w:hanging="360"/>
      </w:pPr>
      <w:rPr>
        <w:rFonts w:ascii="Courier New" w:hAnsi="Courier New" w:cs="Courier New" w:hint="default"/>
      </w:rPr>
    </w:lvl>
    <w:lvl w:ilvl="2" w:tplc="F398C83C" w:tentative="1">
      <w:start w:val="1"/>
      <w:numFmt w:val="bullet"/>
      <w:lvlText w:val=""/>
      <w:lvlJc w:val="left"/>
      <w:pPr>
        <w:ind w:left="2880" w:hanging="360"/>
      </w:pPr>
      <w:rPr>
        <w:rFonts w:ascii="Wingdings" w:hAnsi="Wingdings" w:hint="default"/>
      </w:rPr>
    </w:lvl>
    <w:lvl w:ilvl="3" w:tplc="61BCBFBA" w:tentative="1">
      <w:start w:val="1"/>
      <w:numFmt w:val="bullet"/>
      <w:lvlText w:val=""/>
      <w:lvlJc w:val="left"/>
      <w:pPr>
        <w:ind w:left="3600" w:hanging="360"/>
      </w:pPr>
      <w:rPr>
        <w:rFonts w:ascii="Symbol" w:hAnsi="Symbol" w:hint="default"/>
      </w:rPr>
    </w:lvl>
    <w:lvl w:ilvl="4" w:tplc="F42A753C" w:tentative="1">
      <w:start w:val="1"/>
      <w:numFmt w:val="bullet"/>
      <w:lvlText w:val="o"/>
      <w:lvlJc w:val="left"/>
      <w:pPr>
        <w:ind w:left="4320" w:hanging="360"/>
      </w:pPr>
      <w:rPr>
        <w:rFonts w:ascii="Courier New" w:hAnsi="Courier New" w:cs="Courier New" w:hint="default"/>
      </w:rPr>
    </w:lvl>
    <w:lvl w:ilvl="5" w:tplc="DBDE6C60" w:tentative="1">
      <w:start w:val="1"/>
      <w:numFmt w:val="bullet"/>
      <w:lvlText w:val=""/>
      <w:lvlJc w:val="left"/>
      <w:pPr>
        <w:ind w:left="5040" w:hanging="360"/>
      </w:pPr>
      <w:rPr>
        <w:rFonts w:ascii="Wingdings" w:hAnsi="Wingdings" w:hint="default"/>
      </w:rPr>
    </w:lvl>
    <w:lvl w:ilvl="6" w:tplc="2BA234D2" w:tentative="1">
      <w:start w:val="1"/>
      <w:numFmt w:val="bullet"/>
      <w:lvlText w:val=""/>
      <w:lvlJc w:val="left"/>
      <w:pPr>
        <w:ind w:left="5760" w:hanging="360"/>
      </w:pPr>
      <w:rPr>
        <w:rFonts w:ascii="Symbol" w:hAnsi="Symbol" w:hint="default"/>
      </w:rPr>
    </w:lvl>
    <w:lvl w:ilvl="7" w:tplc="D0C83128" w:tentative="1">
      <w:start w:val="1"/>
      <w:numFmt w:val="bullet"/>
      <w:lvlText w:val="o"/>
      <w:lvlJc w:val="left"/>
      <w:pPr>
        <w:ind w:left="6480" w:hanging="360"/>
      </w:pPr>
      <w:rPr>
        <w:rFonts w:ascii="Courier New" w:hAnsi="Courier New" w:cs="Courier New" w:hint="default"/>
      </w:rPr>
    </w:lvl>
    <w:lvl w:ilvl="8" w:tplc="27486FA6" w:tentative="1">
      <w:start w:val="1"/>
      <w:numFmt w:val="bullet"/>
      <w:lvlText w:val=""/>
      <w:lvlJc w:val="left"/>
      <w:pPr>
        <w:ind w:left="7200" w:hanging="360"/>
      </w:pPr>
      <w:rPr>
        <w:rFonts w:ascii="Wingdings" w:hAnsi="Wingdings" w:hint="default"/>
      </w:rPr>
    </w:lvl>
  </w:abstractNum>
  <w:abstractNum w:abstractNumId="12" w15:restartNumberingAfterBreak="0">
    <w:nsid w:val="228469B8"/>
    <w:multiLevelType w:val="hybridMultilevel"/>
    <w:tmpl w:val="EC4E06CA"/>
    <w:lvl w:ilvl="0" w:tplc="954C174E">
      <w:start w:val="1"/>
      <w:numFmt w:val="bullet"/>
      <w:lvlText w:val=""/>
      <w:lvlJc w:val="left"/>
      <w:pPr>
        <w:ind w:left="1440" w:hanging="360"/>
      </w:pPr>
      <w:rPr>
        <w:rFonts w:ascii="Symbol" w:hAnsi="Symbol" w:hint="default"/>
      </w:rPr>
    </w:lvl>
    <w:lvl w:ilvl="1" w:tplc="4B4640C8" w:tentative="1">
      <w:start w:val="1"/>
      <w:numFmt w:val="bullet"/>
      <w:lvlText w:val="o"/>
      <w:lvlJc w:val="left"/>
      <w:pPr>
        <w:ind w:left="2160" w:hanging="360"/>
      </w:pPr>
      <w:rPr>
        <w:rFonts w:ascii="Courier New" w:hAnsi="Courier New" w:cs="Courier New" w:hint="default"/>
      </w:rPr>
    </w:lvl>
    <w:lvl w:ilvl="2" w:tplc="C12E897A" w:tentative="1">
      <w:start w:val="1"/>
      <w:numFmt w:val="bullet"/>
      <w:lvlText w:val=""/>
      <w:lvlJc w:val="left"/>
      <w:pPr>
        <w:ind w:left="2880" w:hanging="360"/>
      </w:pPr>
      <w:rPr>
        <w:rFonts w:ascii="Wingdings" w:hAnsi="Wingdings" w:hint="default"/>
      </w:rPr>
    </w:lvl>
    <w:lvl w:ilvl="3" w:tplc="B86C78EE" w:tentative="1">
      <w:start w:val="1"/>
      <w:numFmt w:val="bullet"/>
      <w:lvlText w:val=""/>
      <w:lvlJc w:val="left"/>
      <w:pPr>
        <w:ind w:left="3600" w:hanging="360"/>
      </w:pPr>
      <w:rPr>
        <w:rFonts w:ascii="Symbol" w:hAnsi="Symbol" w:hint="default"/>
      </w:rPr>
    </w:lvl>
    <w:lvl w:ilvl="4" w:tplc="A02C4A7C" w:tentative="1">
      <w:start w:val="1"/>
      <w:numFmt w:val="bullet"/>
      <w:lvlText w:val="o"/>
      <w:lvlJc w:val="left"/>
      <w:pPr>
        <w:ind w:left="4320" w:hanging="360"/>
      </w:pPr>
      <w:rPr>
        <w:rFonts w:ascii="Courier New" w:hAnsi="Courier New" w:cs="Courier New" w:hint="default"/>
      </w:rPr>
    </w:lvl>
    <w:lvl w:ilvl="5" w:tplc="0C207144" w:tentative="1">
      <w:start w:val="1"/>
      <w:numFmt w:val="bullet"/>
      <w:lvlText w:val=""/>
      <w:lvlJc w:val="left"/>
      <w:pPr>
        <w:ind w:left="5040" w:hanging="360"/>
      </w:pPr>
      <w:rPr>
        <w:rFonts w:ascii="Wingdings" w:hAnsi="Wingdings" w:hint="default"/>
      </w:rPr>
    </w:lvl>
    <w:lvl w:ilvl="6" w:tplc="9A065462" w:tentative="1">
      <w:start w:val="1"/>
      <w:numFmt w:val="bullet"/>
      <w:lvlText w:val=""/>
      <w:lvlJc w:val="left"/>
      <w:pPr>
        <w:ind w:left="5760" w:hanging="360"/>
      </w:pPr>
      <w:rPr>
        <w:rFonts w:ascii="Symbol" w:hAnsi="Symbol" w:hint="default"/>
      </w:rPr>
    </w:lvl>
    <w:lvl w:ilvl="7" w:tplc="8D823CE8" w:tentative="1">
      <w:start w:val="1"/>
      <w:numFmt w:val="bullet"/>
      <w:lvlText w:val="o"/>
      <w:lvlJc w:val="left"/>
      <w:pPr>
        <w:ind w:left="6480" w:hanging="360"/>
      </w:pPr>
      <w:rPr>
        <w:rFonts w:ascii="Courier New" w:hAnsi="Courier New" w:cs="Courier New" w:hint="default"/>
      </w:rPr>
    </w:lvl>
    <w:lvl w:ilvl="8" w:tplc="DAFCB230" w:tentative="1">
      <w:start w:val="1"/>
      <w:numFmt w:val="bullet"/>
      <w:lvlText w:val=""/>
      <w:lvlJc w:val="left"/>
      <w:pPr>
        <w:ind w:left="7200" w:hanging="360"/>
      </w:pPr>
      <w:rPr>
        <w:rFonts w:ascii="Wingdings" w:hAnsi="Wingdings" w:hint="default"/>
      </w:rPr>
    </w:lvl>
  </w:abstractNum>
  <w:abstractNum w:abstractNumId="13" w15:restartNumberingAfterBreak="0">
    <w:nsid w:val="2D210A0B"/>
    <w:multiLevelType w:val="hybridMultilevel"/>
    <w:tmpl w:val="15CC81D6"/>
    <w:lvl w:ilvl="0" w:tplc="B514555C">
      <w:start w:val="1"/>
      <w:numFmt w:val="bullet"/>
      <w:lvlText w:val=""/>
      <w:lvlJc w:val="left"/>
      <w:pPr>
        <w:ind w:left="1440" w:hanging="360"/>
      </w:pPr>
      <w:rPr>
        <w:rFonts w:ascii="Symbol" w:hAnsi="Symbol" w:hint="default"/>
      </w:rPr>
    </w:lvl>
    <w:lvl w:ilvl="1" w:tplc="3E0EF278" w:tentative="1">
      <w:start w:val="1"/>
      <w:numFmt w:val="bullet"/>
      <w:lvlText w:val="o"/>
      <w:lvlJc w:val="left"/>
      <w:pPr>
        <w:ind w:left="2160" w:hanging="360"/>
      </w:pPr>
      <w:rPr>
        <w:rFonts w:ascii="Courier New" w:hAnsi="Courier New" w:cs="Courier New" w:hint="default"/>
      </w:rPr>
    </w:lvl>
    <w:lvl w:ilvl="2" w:tplc="78C452CC" w:tentative="1">
      <w:start w:val="1"/>
      <w:numFmt w:val="bullet"/>
      <w:lvlText w:val=""/>
      <w:lvlJc w:val="left"/>
      <w:pPr>
        <w:ind w:left="2880" w:hanging="360"/>
      </w:pPr>
      <w:rPr>
        <w:rFonts w:ascii="Wingdings" w:hAnsi="Wingdings" w:hint="default"/>
      </w:rPr>
    </w:lvl>
    <w:lvl w:ilvl="3" w:tplc="C1380474" w:tentative="1">
      <w:start w:val="1"/>
      <w:numFmt w:val="bullet"/>
      <w:lvlText w:val=""/>
      <w:lvlJc w:val="left"/>
      <w:pPr>
        <w:ind w:left="3600" w:hanging="360"/>
      </w:pPr>
      <w:rPr>
        <w:rFonts w:ascii="Symbol" w:hAnsi="Symbol" w:hint="default"/>
      </w:rPr>
    </w:lvl>
    <w:lvl w:ilvl="4" w:tplc="414EAC58" w:tentative="1">
      <w:start w:val="1"/>
      <w:numFmt w:val="bullet"/>
      <w:lvlText w:val="o"/>
      <w:lvlJc w:val="left"/>
      <w:pPr>
        <w:ind w:left="4320" w:hanging="360"/>
      </w:pPr>
      <w:rPr>
        <w:rFonts w:ascii="Courier New" w:hAnsi="Courier New" w:cs="Courier New" w:hint="default"/>
      </w:rPr>
    </w:lvl>
    <w:lvl w:ilvl="5" w:tplc="5D62DE0C" w:tentative="1">
      <w:start w:val="1"/>
      <w:numFmt w:val="bullet"/>
      <w:lvlText w:val=""/>
      <w:lvlJc w:val="left"/>
      <w:pPr>
        <w:ind w:left="5040" w:hanging="360"/>
      </w:pPr>
      <w:rPr>
        <w:rFonts w:ascii="Wingdings" w:hAnsi="Wingdings" w:hint="default"/>
      </w:rPr>
    </w:lvl>
    <w:lvl w:ilvl="6" w:tplc="29EE15A2" w:tentative="1">
      <w:start w:val="1"/>
      <w:numFmt w:val="bullet"/>
      <w:lvlText w:val=""/>
      <w:lvlJc w:val="left"/>
      <w:pPr>
        <w:ind w:left="5760" w:hanging="360"/>
      </w:pPr>
      <w:rPr>
        <w:rFonts w:ascii="Symbol" w:hAnsi="Symbol" w:hint="default"/>
      </w:rPr>
    </w:lvl>
    <w:lvl w:ilvl="7" w:tplc="4D54DE3E" w:tentative="1">
      <w:start w:val="1"/>
      <w:numFmt w:val="bullet"/>
      <w:lvlText w:val="o"/>
      <w:lvlJc w:val="left"/>
      <w:pPr>
        <w:ind w:left="6480" w:hanging="360"/>
      </w:pPr>
      <w:rPr>
        <w:rFonts w:ascii="Courier New" w:hAnsi="Courier New" w:cs="Courier New" w:hint="default"/>
      </w:rPr>
    </w:lvl>
    <w:lvl w:ilvl="8" w:tplc="ACBC5224" w:tentative="1">
      <w:start w:val="1"/>
      <w:numFmt w:val="bullet"/>
      <w:lvlText w:val=""/>
      <w:lvlJc w:val="left"/>
      <w:pPr>
        <w:ind w:left="7200" w:hanging="360"/>
      </w:pPr>
      <w:rPr>
        <w:rFonts w:ascii="Wingdings" w:hAnsi="Wingdings" w:hint="default"/>
      </w:rPr>
    </w:lvl>
  </w:abstractNum>
  <w:abstractNum w:abstractNumId="14" w15:restartNumberingAfterBreak="0">
    <w:nsid w:val="3E9651C0"/>
    <w:multiLevelType w:val="hybridMultilevel"/>
    <w:tmpl w:val="E43C5212"/>
    <w:lvl w:ilvl="0" w:tplc="58D668FA">
      <w:start w:val="1"/>
      <w:numFmt w:val="bullet"/>
      <w:lvlText w:val=""/>
      <w:lvlJc w:val="left"/>
      <w:pPr>
        <w:ind w:left="1080" w:hanging="360"/>
      </w:pPr>
      <w:rPr>
        <w:rFonts w:ascii="Symbol" w:hAnsi="Symbol" w:hint="default"/>
      </w:rPr>
    </w:lvl>
    <w:lvl w:ilvl="1" w:tplc="BC8CD420" w:tentative="1">
      <w:start w:val="1"/>
      <w:numFmt w:val="bullet"/>
      <w:lvlText w:val="o"/>
      <w:lvlJc w:val="left"/>
      <w:pPr>
        <w:ind w:left="1800" w:hanging="360"/>
      </w:pPr>
      <w:rPr>
        <w:rFonts w:ascii="Courier New" w:hAnsi="Courier New" w:cs="Courier New" w:hint="default"/>
      </w:rPr>
    </w:lvl>
    <w:lvl w:ilvl="2" w:tplc="47167098" w:tentative="1">
      <w:start w:val="1"/>
      <w:numFmt w:val="bullet"/>
      <w:lvlText w:val=""/>
      <w:lvlJc w:val="left"/>
      <w:pPr>
        <w:ind w:left="2520" w:hanging="360"/>
      </w:pPr>
      <w:rPr>
        <w:rFonts w:ascii="Wingdings" w:hAnsi="Wingdings" w:hint="default"/>
      </w:rPr>
    </w:lvl>
    <w:lvl w:ilvl="3" w:tplc="FAFA13FE" w:tentative="1">
      <w:start w:val="1"/>
      <w:numFmt w:val="bullet"/>
      <w:lvlText w:val=""/>
      <w:lvlJc w:val="left"/>
      <w:pPr>
        <w:ind w:left="3240" w:hanging="360"/>
      </w:pPr>
      <w:rPr>
        <w:rFonts w:ascii="Symbol" w:hAnsi="Symbol" w:hint="default"/>
      </w:rPr>
    </w:lvl>
    <w:lvl w:ilvl="4" w:tplc="530A1A0C" w:tentative="1">
      <w:start w:val="1"/>
      <w:numFmt w:val="bullet"/>
      <w:lvlText w:val="o"/>
      <w:lvlJc w:val="left"/>
      <w:pPr>
        <w:ind w:left="3960" w:hanging="360"/>
      </w:pPr>
      <w:rPr>
        <w:rFonts w:ascii="Courier New" w:hAnsi="Courier New" w:cs="Courier New" w:hint="default"/>
      </w:rPr>
    </w:lvl>
    <w:lvl w:ilvl="5" w:tplc="97C276A0" w:tentative="1">
      <w:start w:val="1"/>
      <w:numFmt w:val="bullet"/>
      <w:lvlText w:val=""/>
      <w:lvlJc w:val="left"/>
      <w:pPr>
        <w:ind w:left="4680" w:hanging="360"/>
      </w:pPr>
      <w:rPr>
        <w:rFonts w:ascii="Wingdings" w:hAnsi="Wingdings" w:hint="default"/>
      </w:rPr>
    </w:lvl>
    <w:lvl w:ilvl="6" w:tplc="43C2D588" w:tentative="1">
      <w:start w:val="1"/>
      <w:numFmt w:val="bullet"/>
      <w:lvlText w:val=""/>
      <w:lvlJc w:val="left"/>
      <w:pPr>
        <w:ind w:left="5400" w:hanging="360"/>
      </w:pPr>
      <w:rPr>
        <w:rFonts w:ascii="Symbol" w:hAnsi="Symbol" w:hint="default"/>
      </w:rPr>
    </w:lvl>
    <w:lvl w:ilvl="7" w:tplc="757CBB98" w:tentative="1">
      <w:start w:val="1"/>
      <w:numFmt w:val="bullet"/>
      <w:lvlText w:val="o"/>
      <w:lvlJc w:val="left"/>
      <w:pPr>
        <w:ind w:left="6120" w:hanging="360"/>
      </w:pPr>
      <w:rPr>
        <w:rFonts w:ascii="Courier New" w:hAnsi="Courier New" w:cs="Courier New" w:hint="default"/>
      </w:rPr>
    </w:lvl>
    <w:lvl w:ilvl="8" w:tplc="2E388E5E" w:tentative="1">
      <w:start w:val="1"/>
      <w:numFmt w:val="bullet"/>
      <w:lvlText w:val=""/>
      <w:lvlJc w:val="left"/>
      <w:pPr>
        <w:ind w:left="6840" w:hanging="360"/>
      </w:pPr>
      <w:rPr>
        <w:rFonts w:ascii="Wingdings" w:hAnsi="Wingdings" w:hint="default"/>
      </w:rPr>
    </w:lvl>
  </w:abstractNum>
  <w:abstractNum w:abstractNumId="15" w15:restartNumberingAfterBreak="0">
    <w:nsid w:val="41713AE3"/>
    <w:multiLevelType w:val="hybridMultilevel"/>
    <w:tmpl w:val="9A10E108"/>
    <w:lvl w:ilvl="0" w:tplc="62D035B6">
      <w:start w:val="1"/>
      <w:numFmt w:val="bullet"/>
      <w:lvlText w:val=""/>
      <w:lvlJc w:val="left"/>
      <w:pPr>
        <w:ind w:left="1080" w:hanging="360"/>
      </w:pPr>
      <w:rPr>
        <w:rFonts w:ascii="Symbol" w:hAnsi="Symbol" w:hint="default"/>
      </w:rPr>
    </w:lvl>
    <w:lvl w:ilvl="1" w:tplc="047ECE2C" w:tentative="1">
      <w:start w:val="1"/>
      <w:numFmt w:val="bullet"/>
      <w:lvlText w:val="o"/>
      <w:lvlJc w:val="left"/>
      <w:pPr>
        <w:ind w:left="1800" w:hanging="360"/>
      </w:pPr>
      <w:rPr>
        <w:rFonts w:ascii="Courier New" w:hAnsi="Courier New" w:cs="Courier New" w:hint="default"/>
      </w:rPr>
    </w:lvl>
    <w:lvl w:ilvl="2" w:tplc="167AC89E" w:tentative="1">
      <w:start w:val="1"/>
      <w:numFmt w:val="bullet"/>
      <w:lvlText w:val=""/>
      <w:lvlJc w:val="left"/>
      <w:pPr>
        <w:ind w:left="2520" w:hanging="360"/>
      </w:pPr>
      <w:rPr>
        <w:rFonts w:ascii="Wingdings" w:hAnsi="Wingdings" w:hint="default"/>
      </w:rPr>
    </w:lvl>
    <w:lvl w:ilvl="3" w:tplc="F24E59FA" w:tentative="1">
      <w:start w:val="1"/>
      <w:numFmt w:val="bullet"/>
      <w:lvlText w:val=""/>
      <w:lvlJc w:val="left"/>
      <w:pPr>
        <w:ind w:left="3240" w:hanging="360"/>
      </w:pPr>
      <w:rPr>
        <w:rFonts w:ascii="Symbol" w:hAnsi="Symbol" w:hint="default"/>
      </w:rPr>
    </w:lvl>
    <w:lvl w:ilvl="4" w:tplc="2056EBAC" w:tentative="1">
      <w:start w:val="1"/>
      <w:numFmt w:val="bullet"/>
      <w:lvlText w:val="o"/>
      <w:lvlJc w:val="left"/>
      <w:pPr>
        <w:ind w:left="3960" w:hanging="360"/>
      </w:pPr>
      <w:rPr>
        <w:rFonts w:ascii="Courier New" w:hAnsi="Courier New" w:cs="Courier New" w:hint="default"/>
      </w:rPr>
    </w:lvl>
    <w:lvl w:ilvl="5" w:tplc="B62C52BE" w:tentative="1">
      <w:start w:val="1"/>
      <w:numFmt w:val="bullet"/>
      <w:lvlText w:val=""/>
      <w:lvlJc w:val="left"/>
      <w:pPr>
        <w:ind w:left="4680" w:hanging="360"/>
      </w:pPr>
      <w:rPr>
        <w:rFonts w:ascii="Wingdings" w:hAnsi="Wingdings" w:hint="default"/>
      </w:rPr>
    </w:lvl>
    <w:lvl w:ilvl="6" w:tplc="D06EA75A" w:tentative="1">
      <w:start w:val="1"/>
      <w:numFmt w:val="bullet"/>
      <w:lvlText w:val=""/>
      <w:lvlJc w:val="left"/>
      <w:pPr>
        <w:ind w:left="5400" w:hanging="360"/>
      </w:pPr>
      <w:rPr>
        <w:rFonts w:ascii="Symbol" w:hAnsi="Symbol" w:hint="default"/>
      </w:rPr>
    </w:lvl>
    <w:lvl w:ilvl="7" w:tplc="BABE8D46" w:tentative="1">
      <w:start w:val="1"/>
      <w:numFmt w:val="bullet"/>
      <w:lvlText w:val="o"/>
      <w:lvlJc w:val="left"/>
      <w:pPr>
        <w:ind w:left="6120" w:hanging="360"/>
      </w:pPr>
      <w:rPr>
        <w:rFonts w:ascii="Courier New" w:hAnsi="Courier New" w:cs="Courier New" w:hint="default"/>
      </w:rPr>
    </w:lvl>
    <w:lvl w:ilvl="8" w:tplc="54C0B8C6" w:tentative="1">
      <w:start w:val="1"/>
      <w:numFmt w:val="bullet"/>
      <w:lvlText w:val=""/>
      <w:lvlJc w:val="left"/>
      <w:pPr>
        <w:ind w:left="6840" w:hanging="360"/>
      </w:pPr>
      <w:rPr>
        <w:rFonts w:ascii="Wingdings" w:hAnsi="Wingdings" w:hint="default"/>
      </w:rPr>
    </w:lvl>
  </w:abstractNum>
  <w:abstractNum w:abstractNumId="16" w15:restartNumberingAfterBreak="0">
    <w:nsid w:val="4268513C"/>
    <w:multiLevelType w:val="hybridMultilevel"/>
    <w:tmpl w:val="7B7E1A56"/>
    <w:lvl w:ilvl="0" w:tplc="695A2932">
      <w:start w:val="1"/>
      <w:numFmt w:val="bullet"/>
      <w:lvlText w:val=""/>
      <w:lvlJc w:val="left"/>
      <w:pPr>
        <w:ind w:left="1440" w:hanging="360"/>
      </w:pPr>
      <w:rPr>
        <w:rFonts w:ascii="Symbol" w:hAnsi="Symbol" w:hint="default"/>
      </w:rPr>
    </w:lvl>
    <w:lvl w:ilvl="1" w:tplc="EDCC4FC2" w:tentative="1">
      <w:start w:val="1"/>
      <w:numFmt w:val="bullet"/>
      <w:lvlText w:val="o"/>
      <w:lvlJc w:val="left"/>
      <w:pPr>
        <w:ind w:left="2160" w:hanging="360"/>
      </w:pPr>
      <w:rPr>
        <w:rFonts w:ascii="Courier New" w:hAnsi="Courier New" w:cs="Courier New" w:hint="default"/>
      </w:rPr>
    </w:lvl>
    <w:lvl w:ilvl="2" w:tplc="3D4C09C6" w:tentative="1">
      <w:start w:val="1"/>
      <w:numFmt w:val="bullet"/>
      <w:lvlText w:val=""/>
      <w:lvlJc w:val="left"/>
      <w:pPr>
        <w:ind w:left="2880" w:hanging="360"/>
      </w:pPr>
      <w:rPr>
        <w:rFonts w:ascii="Wingdings" w:hAnsi="Wingdings" w:hint="default"/>
      </w:rPr>
    </w:lvl>
    <w:lvl w:ilvl="3" w:tplc="48EA87D4" w:tentative="1">
      <w:start w:val="1"/>
      <w:numFmt w:val="bullet"/>
      <w:lvlText w:val=""/>
      <w:lvlJc w:val="left"/>
      <w:pPr>
        <w:ind w:left="3600" w:hanging="360"/>
      </w:pPr>
      <w:rPr>
        <w:rFonts w:ascii="Symbol" w:hAnsi="Symbol" w:hint="default"/>
      </w:rPr>
    </w:lvl>
    <w:lvl w:ilvl="4" w:tplc="3924667E" w:tentative="1">
      <w:start w:val="1"/>
      <w:numFmt w:val="bullet"/>
      <w:lvlText w:val="o"/>
      <w:lvlJc w:val="left"/>
      <w:pPr>
        <w:ind w:left="4320" w:hanging="360"/>
      </w:pPr>
      <w:rPr>
        <w:rFonts w:ascii="Courier New" w:hAnsi="Courier New" w:cs="Courier New" w:hint="default"/>
      </w:rPr>
    </w:lvl>
    <w:lvl w:ilvl="5" w:tplc="56A0A3D0" w:tentative="1">
      <w:start w:val="1"/>
      <w:numFmt w:val="bullet"/>
      <w:lvlText w:val=""/>
      <w:lvlJc w:val="left"/>
      <w:pPr>
        <w:ind w:left="5040" w:hanging="360"/>
      </w:pPr>
      <w:rPr>
        <w:rFonts w:ascii="Wingdings" w:hAnsi="Wingdings" w:hint="default"/>
      </w:rPr>
    </w:lvl>
    <w:lvl w:ilvl="6" w:tplc="E146F6F8" w:tentative="1">
      <w:start w:val="1"/>
      <w:numFmt w:val="bullet"/>
      <w:lvlText w:val=""/>
      <w:lvlJc w:val="left"/>
      <w:pPr>
        <w:ind w:left="5760" w:hanging="360"/>
      </w:pPr>
      <w:rPr>
        <w:rFonts w:ascii="Symbol" w:hAnsi="Symbol" w:hint="default"/>
      </w:rPr>
    </w:lvl>
    <w:lvl w:ilvl="7" w:tplc="3FB20AA4" w:tentative="1">
      <w:start w:val="1"/>
      <w:numFmt w:val="bullet"/>
      <w:lvlText w:val="o"/>
      <w:lvlJc w:val="left"/>
      <w:pPr>
        <w:ind w:left="6480" w:hanging="360"/>
      </w:pPr>
      <w:rPr>
        <w:rFonts w:ascii="Courier New" w:hAnsi="Courier New" w:cs="Courier New" w:hint="default"/>
      </w:rPr>
    </w:lvl>
    <w:lvl w:ilvl="8" w:tplc="B5BC75A6" w:tentative="1">
      <w:start w:val="1"/>
      <w:numFmt w:val="bullet"/>
      <w:lvlText w:val=""/>
      <w:lvlJc w:val="left"/>
      <w:pPr>
        <w:ind w:left="7200" w:hanging="360"/>
      </w:pPr>
      <w:rPr>
        <w:rFonts w:ascii="Wingdings" w:hAnsi="Wingdings" w:hint="default"/>
      </w:rPr>
    </w:lvl>
  </w:abstractNum>
  <w:abstractNum w:abstractNumId="17" w15:restartNumberingAfterBreak="0">
    <w:nsid w:val="4387589A"/>
    <w:multiLevelType w:val="hybridMultilevel"/>
    <w:tmpl w:val="8A02180C"/>
    <w:lvl w:ilvl="0" w:tplc="5DAAD21A">
      <w:start w:val="1"/>
      <w:numFmt w:val="bullet"/>
      <w:lvlText w:val=""/>
      <w:lvlJc w:val="left"/>
      <w:pPr>
        <w:ind w:left="1440" w:hanging="360"/>
      </w:pPr>
      <w:rPr>
        <w:rFonts w:ascii="Symbol" w:hAnsi="Symbol" w:hint="default"/>
      </w:rPr>
    </w:lvl>
    <w:lvl w:ilvl="1" w:tplc="D576A02A" w:tentative="1">
      <w:start w:val="1"/>
      <w:numFmt w:val="bullet"/>
      <w:lvlText w:val="o"/>
      <w:lvlJc w:val="left"/>
      <w:pPr>
        <w:ind w:left="2160" w:hanging="360"/>
      </w:pPr>
      <w:rPr>
        <w:rFonts w:ascii="Courier New" w:hAnsi="Courier New" w:cs="Courier New" w:hint="default"/>
      </w:rPr>
    </w:lvl>
    <w:lvl w:ilvl="2" w:tplc="EA4E46DE" w:tentative="1">
      <w:start w:val="1"/>
      <w:numFmt w:val="bullet"/>
      <w:lvlText w:val=""/>
      <w:lvlJc w:val="left"/>
      <w:pPr>
        <w:ind w:left="2880" w:hanging="360"/>
      </w:pPr>
      <w:rPr>
        <w:rFonts w:ascii="Wingdings" w:hAnsi="Wingdings" w:hint="default"/>
      </w:rPr>
    </w:lvl>
    <w:lvl w:ilvl="3" w:tplc="2B84CD76" w:tentative="1">
      <w:start w:val="1"/>
      <w:numFmt w:val="bullet"/>
      <w:lvlText w:val=""/>
      <w:lvlJc w:val="left"/>
      <w:pPr>
        <w:ind w:left="3600" w:hanging="360"/>
      </w:pPr>
      <w:rPr>
        <w:rFonts w:ascii="Symbol" w:hAnsi="Symbol" w:hint="default"/>
      </w:rPr>
    </w:lvl>
    <w:lvl w:ilvl="4" w:tplc="DDEA0A4A" w:tentative="1">
      <w:start w:val="1"/>
      <w:numFmt w:val="bullet"/>
      <w:lvlText w:val="o"/>
      <w:lvlJc w:val="left"/>
      <w:pPr>
        <w:ind w:left="4320" w:hanging="360"/>
      </w:pPr>
      <w:rPr>
        <w:rFonts w:ascii="Courier New" w:hAnsi="Courier New" w:cs="Courier New" w:hint="default"/>
      </w:rPr>
    </w:lvl>
    <w:lvl w:ilvl="5" w:tplc="1480E636" w:tentative="1">
      <w:start w:val="1"/>
      <w:numFmt w:val="bullet"/>
      <w:lvlText w:val=""/>
      <w:lvlJc w:val="left"/>
      <w:pPr>
        <w:ind w:left="5040" w:hanging="360"/>
      </w:pPr>
      <w:rPr>
        <w:rFonts w:ascii="Wingdings" w:hAnsi="Wingdings" w:hint="default"/>
      </w:rPr>
    </w:lvl>
    <w:lvl w:ilvl="6" w:tplc="283CD440" w:tentative="1">
      <w:start w:val="1"/>
      <w:numFmt w:val="bullet"/>
      <w:lvlText w:val=""/>
      <w:lvlJc w:val="left"/>
      <w:pPr>
        <w:ind w:left="5760" w:hanging="360"/>
      </w:pPr>
      <w:rPr>
        <w:rFonts w:ascii="Symbol" w:hAnsi="Symbol" w:hint="default"/>
      </w:rPr>
    </w:lvl>
    <w:lvl w:ilvl="7" w:tplc="3E129436" w:tentative="1">
      <w:start w:val="1"/>
      <w:numFmt w:val="bullet"/>
      <w:lvlText w:val="o"/>
      <w:lvlJc w:val="left"/>
      <w:pPr>
        <w:ind w:left="6480" w:hanging="360"/>
      </w:pPr>
      <w:rPr>
        <w:rFonts w:ascii="Courier New" w:hAnsi="Courier New" w:cs="Courier New" w:hint="default"/>
      </w:rPr>
    </w:lvl>
    <w:lvl w:ilvl="8" w:tplc="46CA3E72" w:tentative="1">
      <w:start w:val="1"/>
      <w:numFmt w:val="bullet"/>
      <w:lvlText w:val=""/>
      <w:lvlJc w:val="left"/>
      <w:pPr>
        <w:ind w:left="7200" w:hanging="360"/>
      </w:pPr>
      <w:rPr>
        <w:rFonts w:ascii="Wingdings" w:hAnsi="Wingdings" w:hint="default"/>
      </w:rPr>
    </w:lvl>
  </w:abstractNum>
  <w:abstractNum w:abstractNumId="18"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15:restartNumberingAfterBreak="0">
    <w:nsid w:val="50AE58D7"/>
    <w:multiLevelType w:val="hybridMultilevel"/>
    <w:tmpl w:val="00FAD670"/>
    <w:lvl w:ilvl="0" w:tplc="67BC043A">
      <w:start w:val="1"/>
      <w:numFmt w:val="bullet"/>
      <w:lvlText w:val=""/>
      <w:lvlJc w:val="left"/>
      <w:pPr>
        <w:ind w:left="1080" w:hanging="360"/>
      </w:pPr>
      <w:rPr>
        <w:rFonts w:ascii="Symbol" w:hAnsi="Symbol" w:hint="default"/>
      </w:rPr>
    </w:lvl>
    <w:lvl w:ilvl="1" w:tplc="6478E516" w:tentative="1">
      <w:start w:val="1"/>
      <w:numFmt w:val="bullet"/>
      <w:lvlText w:val="o"/>
      <w:lvlJc w:val="left"/>
      <w:pPr>
        <w:ind w:left="1800" w:hanging="360"/>
      </w:pPr>
      <w:rPr>
        <w:rFonts w:ascii="Courier New" w:hAnsi="Courier New" w:cs="Courier New" w:hint="default"/>
      </w:rPr>
    </w:lvl>
    <w:lvl w:ilvl="2" w:tplc="28AA4D58" w:tentative="1">
      <w:start w:val="1"/>
      <w:numFmt w:val="bullet"/>
      <w:lvlText w:val=""/>
      <w:lvlJc w:val="left"/>
      <w:pPr>
        <w:ind w:left="2520" w:hanging="360"/>
      </w:pPr>
      <w:rPr>
        <w:rFonts w:ascii="Wingdings" w:hAnsi="Wingdings" w:hint="default"/>
      </w:rPr>
    </w:lvl>
    <w:lvl w:ilvl="3" w:tplc="ABDC91EE" w:tentative="1">
      <w:start w:val="1"/>
      <w:numFmt w:val="bullet"/>
      <w:lvlText w:val=""/>
      <w:lvlJc w:val="left"/>
      <w:pPr>
        <w:ind w:left="3240" w:hanging="360"/>
      </w:pPr>
      <w:rPr>
        <w:rFonts w:ascii="Symbol" w:hAnsi="Symbol" w:hint="default"/>
      </w:rPr>
    </w:lvl>
    <w:lvl w:ilvl="4" w:tplc="F768E32C" w:tentative="1">
      <w:start w:val="1"/>
      <w:numFmt w:val="bullet"/>
      <w:lvlText w:val="o"/>
      <w:lvlJc w:val="left"/>
      <w:pPr>
        <w:ind w:left="3960" w:hanging="360"/>
      </w:pPr>
      <w:rPr>
        <w:rFonts w:ascii="Courier New" w:hAnsi="Courier New" w:cs="Courier New" w:hint="default"/>
      </w:rPr>
    </w:lvl>
    <w:lvl w:ilvl="5" w:tplc="C1E893DA" w:tentative="1">
      <w:start w:val="1"/>
      <w:numFmt w:val="bullet"/>
      <w:lvlText w:val=""/>
      <w:lvlJc w:val="left"/>
      <w:pPr>
        <w:ind w:left="4680" w:hanging="360"/>
      </w:pPr>
      <w:rPr>
        <w:rFonts w:ascii="Wingdings" w:hAnsi="Wingdings" w:hint="default"/>
      </w:rPr>
    </w:lvl>
    <w:lvl w:ilvl="6" w:tplc="9B9AF3AC" w:tentative="1">
      <w:start w:val="1"/>
      <w:numFmt w:val="bullet"/>
      <w:lvlText w:val=""/>
      <w:lvlJc w:val="left"/>
      <w:pPr>
        <w:ind w:left="5400" w:hanging="360"/>
      </w:pPr>
      <w:rPr>
        <w:rFonts w:ascii="Symbol" w:hAnsi="Symbol" w:hint="default"/>
      </w:rPr>
    </w:lvl>
    <w:lvl w:ilvl="7" w:tplc="D6309A16" w:tentative="1">
      <w:start w:val="1"/>
      <w:numFmt w:val="bullet"/>
      <w:lvlText w:val="o"/>
      <w:lvlJc w:val="left"/>
      <w:pPr>
        <w:ind w:left="6120" w:hanging="360"/>
      </w:pPr>
      <w:rPr>
        <w:rFonts w:ascii="Courier New" w:hAnsi="Courier New" w:cs="Courier New" w:hint="default"/>
      </w:rPr>
    </w:lvl>
    <w:lvl w:ilvl="8" w:tplc="C5B650A6" w:tentative="1">
      <w:start w:val="1"/>
      <w:numFmt w:val="bullet"/>
      <w:lvlText w:val=""/>
      <w:lvlJc w:val="left"/>
      <w:pPr>
        <w:ind w:left="6840" w:hanging="360"/>
      </w:pPr>
      <w:rPr>
        <w:rFonts w:ascii="Wingdings" w:hAnsi="Wingdings" w:hint="default"/>
      </w:rPr>
    </w:lvl>
  </w:abstractNum>
  <w:abstractNum w:abstractNumId="20"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5A7C1D59"/>
    <w:multiLevelType w:val="hybridMultilevel"/>
    <w:tmpl w:val="394A3F50"/>
    <w:lvl w:ilvl="0" w:tplc="A0462DC6">
      <w:start w:val="1"/>
      <w:numFmt w:val="bullet"/>
      <w:lvlText w:val=""/>
      <w:lvlJc w:val="left"/>
      <w:pPr>
        <w:ind w:left="1080" w:hanging="360"/>
      </w:pPr>
      <w:rPr>
        <w:rFonts w:ascii="Symbol" w:hAnsi="Symbol" w:hint="default"/>
      </w:rPr>
    </w:lvl>
    <w:lvl w:ilvl="1" w:tplc="7130E1AC" w:tentative="1">
      <w:start w:val="1"/>
      <w:numFmt w:val="bullet"/>
      <w:lvlText w:val="o"/>
      <w:lvlJc w:val="left"/>
      <w:pPr>
        <w:ind w:left="1800" w:hanging="360"/>
      </w:pPr>
      <w:rPr>
        <w:rFonts w:ascii="Courier New" w:hAnsi="Courier New" w:cs="Courier New" w:hint="default"/>
      </w:rPr>
    </w:lvl>
    <w:lvl w:ilvl="2" w:tplc="145C87F8" w:tentative="1">
      <w:start w:val="1"/>
      <w:numFmt w:val="bullet"/>
      <w:lvlText w:val=""/>
      <w:lvlJc w:val="left"/>
      <w:pPr>
        <w:ind w:left="2520" w:hanging="360"/>
      </w:pPr>
      <w:rPr>
        <w:rFonts w:ascii="Wingdings" w:hAnsi="Wingdings" w:hint="default"/>
      </w:rPr>
    </w:lvl>
    <w:lvl w:ilvl="3" w:tplc="C03C2DCE" w:tentative="1">
      <w:start w:val="1"/>
      <w:numFmt w:val="bullet"/>
      <w:lvlText w:val=""/>
      <w:lvlJc w:val="left"/>
      <w:pPr>
        <w:ind w:left="3240" w:hanging="360"/>
      </w:pPr>
      <w:rPr>
        <w:rFonts w:ascii="Symbol" w:hAnsi="Symbol" w:hint="default"/>
      </w:rPr>
    </w:lvl>
    <w:lvl w:ilvl="4" w:tplc="B8D2DADA" w:tentative="1">
      <w:start w:val="1"/>
      <w:numFmt w:val="bullet"/>
      <w:lvlText w:val="o"/>
      <w:lvlJc w:val="left"/>
      <w:pPr>
        <w:ind w:left="3960" w:hanging="360"/>
      </w:pPr>
      <w:rPr>
        <w:rFonts w:ascii="Courier New" w:hAnsi="Courier New" w:cs="Courier New" w:hint="default"/>
      </w:rPr>
    </w:lvl>
    <w:lvl w:ilvl="5" w:tplc="5A1449F6" w:tentative="1">
      <w:start w:val="1"/>
      <w:numFmt w:val="bullet"/>
      <w:lvlText w:val=""/>
      <w:lvlJc w:val="left"/>
      <w:pPr>
        <w:ind w:left="4680" w:hanging="360"/>
      </w:pPr>
      <w:rPr>
        <w:rFonts w:ascii="Wingdings" w:hAnsi="Wingdings" w:hint="default"/>
      </w:rPr>
    </w:lvl>
    <w:lvl w:ilvl="6" w:tplc="BF0CC04A" w:tentative="1">
      <w:start w:val="1"/>
      <w:numFmt w:val="bullet"/>
      <w:lvlText w:val=""/>
      <w:lvlJc w:val="left"/>
      <w:pPr>
        <w:ind w:left="5400" w:hanging="360"/>
      </w:pPr>
      <w:rPr>
        <w:rFonts w:ascii="Symbol" w:hAnsi="Symbol" w:hint="default"/>
      </w:rPr>
    </w:lvl>
    <w:lvl w:ilvl="7" w:tplc="91AC1950" w:tentative="1">
      <w:start w:val="1"/>
      <w:numFmt w:val="bullet"/>
      <w:lvlText w:val="o"/>
      <w:lvlJc w:val="left"/>
      <w:pPr>
        <w:ind w:left="6120" w:hanging="360"/>
      </w:pPr>
      <w:rPr>
        <w:rFonts w:ascii="Courier New" w:hAnsi="Courier New" w:cs="Courier New" w:hint="default"/>
      </w:rPr>
    </w:lvl>
    <w:lvl w:ilvl="8" w:tplc="7B90C5F0" w:tentative="1">
      <w:start w:val="1"/>
      <w:numFmt w:val="bullet"/>
      <w:lvlText w:val=""/>
      <w:lvlJc w:val="left"/>
      <w:pPr>
        <w:ind w:left="6840" w:hanging="360"/>
      </w:pPr>
      <w:rPr>
        <w:rFonts w:ascii="Wingdings" w:hAnsi="Wingdings" w:hint="default"/>
      </w:rPr>
    </w:lvl>
  </w:abstractNum>
  <w:abstractNum w:abstractNumId="22" w15:restartNumberingAfterBreak="0">
    <w:nsid w:val="62E66CB1"/>
    <w:multiLevelType w:val="hybridMultilevel"/>
    <w:tmpl w:val="37A8977E"/>
    <w:lvl w:ilvl="0" w:tplc="F89070A2">
      <w:start w:val="1"/>
      <w:numFmt w:val="bullet"/>
      <w:lvlText w:val=""/>
      <w:lvlJc w:val="left"/>
      <w:pPr>
        <w:ind w:left="1440" w:hanging="360"/>
      </w:pPr>
      <w:rPr>
        <w:rFonts w:ascii="Symbol" w:hAnsi="Symbol" w:hint="default"/>
      </w:rPr>
    </w:lvl>
    <w:lvl w:ilvl="1" w:tplc="66703714" w:tentative="1">
      <w:start w:val="1"/>
      <w:numFmt w:val="bullet"/>
      <w:lvlText w:val="o"/>
      <w:lvlJc w:val="left"/>
      <w:pPr>
        <w:ind w:left="2160" w:hanging="360"/>
      </w:pPr>
      <w:rPr>
        <w:rFonts w:ascii="Courier New" w:hAnsi="Courier New" w:cs="Courier New" w:hint="default"/>
      </w:rPr>
    </w:lvl>
    <w:lvl w:ilvl="2" w:tplc="59A2319C" w:tentative="1">
      <w:start w:val="1"/>
      <w:numFmt w:val="bullet"/>
      <w:lvlText w:val=""/>
      <w:lvlJc w:val="left"/>
      <w:pPr>
        <w:ind w:left="2880" w:hanging="360"/>
      </w:pPr>
      <w:rPr>
        <w:rFonts w:ascii="Wingdings" w:hAnsi="Wingdings" w:hint="default"/>
      </w:rPr>
    </w:lvl>
    <w:lvl w:ilvl="3" w:tplc="773CCBFA" w:tentative="1">
      <w:start w:val="1"/>
      <w:numFmt w:val="bullet"/>
      <w:lvlText w:val=""/>
      <w:lvlJc w:val="left"/>
      <w:pPr>
        <w:ind w:left="3600" w:hanging="360"/>
      </w:pPr>
      <w:rPr>
        <w:rFonts w:ascii="Symbol" w:hAnsi="Symbol" w:hint="default"/>
      </w:rPr>
    </w:lvl>
    <w:lvl w:ilvl="4" w:tplc="D0C4A890" w:tentative="1">
      <w:start w:val="1"/>
      <w:numFmt w:val="bullet"/>
      <w:lvlText w:val="o"/>
      <w:lvlJc w:val="left"/>
      <w:pPr>
        <w:ind w:left="4320" w:hanging="360"/>
      </w:pPr>
      <w:rPr>
        <w:rFonts w:ascii="Courier New" w:hAnsi="Courier New" w:cs="Courier New" w:hint="default"/>
      </w:rPr>
    </w:lvl>
    <w:lvl w:ilvl="5" w:tplc="46721410" w:tentative="1">
      <w:start w:val="1"/>
      <w:numFmt w:val="bullet"/>
      <w:lvlText w:val=""/>
      <w:lvlJc w:val="left"/>
      <w:pPr>
        <w:ind w:left="5040" w:hanging="360"/>
      </w:pPr>
      <w:rPr>
        <w:rFonts w:ascii="Wingdings" w:hAnsi="Wingdings" w:hint="default"/>
      </w:rPr>
    </w:lvl>
    <w:lvl w:ilvl="6" w:tplc="20A0E320" w:tentative="1">
      <w:start w:val="1"/>
      <w:numFmt w:val="bullet"/>
      <w:lvlText w:val=""/>
      <w:lvlJc w:val="left"/>
      <w:pPr>
        <w:ind w:left="5760" w:hanging="360"/>
      </w:pPr>
      <w:rPr>
        <w:rFonts w:ascii="Symbol" w:hAnsi="Symbol" w:hint="default"/>
      </w:rPr>
    </w:lvl>
    <w:lvl w:ilvl="7" w:tplc="DA0803D2" w:tentative="1">
      <w:start w:val="1"/>
      <w:numFmt w:val="bullet"/>
      <w:lvlText w:val="o"/>
      <w:lvlJc w:val="left"/>
      <w:pPr>
        <w:ind w:left="6480" w:hanging="360"/>
      </w:pPr>
      <w:rPr>
        <w:rFonts w:ascii="Courier New" w:hAnsi="Courier New" w:cs="Courier New" w:hint="default"/>
      </w:rPr>
    </w:lvl>
    <w:lvl w:ilvl="8" w:tplc="D7509B66" w:tentative="1">
      <w:start w:val="1"/>
      <w:numFmt w:val="bullet"/>
      <w:lvlText w:val=""/>
      <w:lvlJc w:val="left"/>
      <w:pPr>
        <w:ind w:left="7200" w:hanging="360"/>
      </w:pPr>
      <w:rPr>
        <w:rFonts w:ascii="Wingdings" w:hAnsi="Wingdings" w:hint="default"/>
      </w:rPr>
    </w:lvl>
  </w:abstractNum>
  <w:abstractNum w:abstractNumId="23" w15:restartNumberingAfterBreak="0">
    <w:nsid w:val="6A7C61A9"/>
    <w:multiLevelType w:val="hybridMultilevel"/>
    <w:tmpl w:val="DD045BCE"/>
    <w:lvl w:ilvl="0" w:tplc="6B74B7FC">
      <w:start w:val="1"/>
      <w:numFmt w:val="bullet"/>
      <w:lvlText w:val=""/>
      <w:lvlJc w:val="left"/>
      <w:pPr>
        <w:ind w:left="1080" w:hanging="360"/>
      </w:pPr>
      <w:rPr>
        <w:rFonts w:ascii="Symbol" w:hAnsi="Symbol" w:hint="default"/>
      </w:rPr>
    </w:lvl>
    <w:lvl w:ilvl="1" w:tplc="B2F029D0" w:tentative="1">
      <w:start w:val="1"/>
      <w:numFmt w:val="bullet"/>
      <w:lvlText w:val="o"/>
      <w:lvlJc w:val="left"/>
      <w:pPr>
        <w:ind w:left="1800" w:hanging="360"/>
      </w:pPr>
      <w:rPr>
        <w:rFonts w:ascii="Courier New" w:hAnsi="Courier New" w:cs="Courier New" w:hint="default"/>
      </w:rPr>
    </w:lvl>
    <w:lvl w:ilvl="2" w:tplc="94F86A38" w:tentative="1">
      <w:start w:val="1"/>
      <w:numFmt w:val="bullet"/>
      <w:lvlText w:val=""/>
      <w:lvlJc w:val="left"/>
      <w:pPr>
        <w:ind w:left="2520" w:hanging="360"/>
      </w:pPr>
      <w:rPr>
        <w:rFonts w:ascii="Wingdings" w:hAnsi="Wingdings" w:hint="default"/>
      </w:rPr>
    </w:lvl>
    <w:lvl w:ilvl="3" w:tplc="56DEEEA4" w:tentative="1">
      <w:start w:val="1"/>
      <w:numFmt w:val="bullet"/>
      <w:lvlText w:val=""/>
      <w:lvlJc w:val="left"/>
      <w:pPr>
        <w:ind w:left="3240" w:hanging="360"/>
      </w:pPr>
      <w:rPr>
        <w:rFonts w:ascii="Symbol" w:hAnsi="Symbol" w:hint="default"/>
      </w:rPr>
    </w:lvl>
    <w:lvl w:ilvl="4" w:tplc="B53EA58A" w:tentative="1">
      <w:start w:val="1"/>
      <w:numFmt w:val="bullet"/>
      <w:lvlText w:val="o"/>
      <w:lvlJc w:val="left"/>
      <w:pPr>
        <w:ind w:left="3960" w:hanging="360"/>
      </w:pPr>
      <w:rPr>
        <w:rFonts w:ascii="Courier New" w:hAnsi="Courier New" w:cs="Courier New" w:hint="default"/>
      </w:rPr>
    </w:lvl>
    <w:lvl w:ilvl="5" w:tplc="4572762C" w:tentative="1">
      <w:start w:val="1"/>
      <w:numFmt w:val="bullet"/>
      <w:lvlText w:val=""/>
      <w:lvlJc w:val="left"/>
      <w:pPr>
        <w:ind w:left="4680" w:hanging="360"/>
      </w:pPr>
      <w:rPr>
        <w:rFonts w:ascii="Wingdings" w:hAnsi="Wingdings" w:hint="default"/>
      </w:rPr>
    </w:lvl>
    <w:lvl w:ilvl="6" w:tplc="07602EC4" w:tentative="1">
      <w:start w:val="1"/>
      <w:numFmt w:val="bullet"/>
      <w:lvlText w:val=""/>
      <w:lvlJc w:val="left"/>
      <w:pPr>
        <w:ind w:left="5400" w:hanging="360"/>
      </w:pPr>
      <w:rPr>
        <w:rFonts w:ascii="Symbol" w:hAnsi="Symbol" w:hint="default"/>
      </w:rPr>
    </w:lvl>
    <w:lvl w:ilvl="7" w:tplc="70E2F770" w:tentative="1">
      <w:start w:val="1"/>
      <w:numFmt w:val="bullet"/>
      <w:lvlText w:val="o"/>
      <w:lvlJc w:val="left"/>
      <w:pPr>
        <w:ind w:left="6120" w:hanging="360"/>
      </w:pPr>
      <w:rPr>
        <w:rFonts w:ascii="Courier New" w:hAnsi="Courier New" w:cs="Courier New" w:hint="default"/>
      </w:rPr>
    </w:lvl>
    <w:lvl w:ilvl="8" w:tplc="30861048" w:tentative="1">
      <w:start w:val="1"/>
      <w:numFmt w:val="bullet"/>
      <w:lvlText w:val=""/>
      <w:lvlJc w:val="left"/>
      <w:pPr>
        <w:ind w:left="6840" w:hanging="360"/>
      </w:pPr>
      <w:rPr>
        <w:rFonts w:ascii="Wingdings" w:hAnsi="Wingdings" w:hint="default"/>
      </w:rPr>
    </w:lvl>
  </w:abstractNum>
  <w:abstractNum w:abstractNumId="2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CB21132"/>
    <w:multiLevelType w:val="hybridMultilevel"/>
    <w:tmpl w:val="56B0190E"/>
    <w:lvl w:ilvl="0" w:tplc="2F646B0C">
      <w:start w:val="1"/>
      <w:numFmt w:val="bullet"/>
      <w:lvlText w:val=""/>
      <w:lvlJc w:val="left"/>
      <w:pPr>
        <w:ind w:left="1080" w:hanging="360"/>
      </w:pPr>
      <w:rPr>
        <w:rFonts w:ascii="Symbol" w:hAnsi="Symbol" w:hint="default"/>
      </w:rPr>
    </w:lvl>
    <w:lvl w:ilvl="1" w:tplc="346A15E0" w:tentative="1">
      <w:start w:val="1"/>
      <w:numFmt w:val="bullet"/>
      <w:lvlText w:val="o"/>
      <w:lvlJc w:val="left"/>
      <w:pPr>
        <w:ind w:left="1800" w:hanging="360"/>
      </w:pPr>
      <w:rPr>
        <w:rFonts w:ascii="Courier New" w:hAnsi="Courier New" w:cs="Courier New" w:hint="default"/>
      </w:rPr>
    </w:lvl>
    <w:lvl w:ilvl="2" w:tplc="7F94E4C8" w:tentative="1">
      <w:start w:val="1"/>
      <w:numFmt w:val="bullet"/>
      <w:lvlText w:val=""/>
      <w:lvlJc w:val="left"/>
      <w:pPr>
        <w:ind w:left="2520" w:hanging="360"/>
      </w:pPr>
      <w:rPr>
        <w:rFonts w:ascii="Wingdings" w:hAnsi="Wingdings" w:hint="default"/>
      </w:rPr>
    </w:lvl>
    <w:lvl w:ilvl="3" w:tplc="6ADCEFCA" w:tentative="1">
      <w:start w:val="1"/>
      <w:numFmt w:val="bullet"/>
      <w:lvlText w:val=""/>
      <w:lvlJc w:val="left"/>
      <w:pPr>
        <w:ind w:left="3240" w:hanging="360"/>
      </w:pPr>
      <w:rPr>
        <w:rFonts w:ascii="Symbol" w:hAnsi="Symbol" w:hint="default"/>
      </w:rPr>
    </w:lvl>
    <w:lvl w:ilvl="4" w:tplc="CE44BC7E" w:tentative="1">
      <w:start w:val="1"/>
      <w:numFmt w:val="bullet"/>
      <w:lvlText w:val="o"/>
      <w:lvlJc w:val="left"/>
      <w:pPr>
        <w:ind w:left="3960" w:hanging="360"/>
      </w:pPr>
      <w:rPr>
        <w:rFonts w:ascii="Courier New" w:hAnsi="Courier New" w:cs="Courier New" w:hint="default"/>
      </w:rPr>
    </w:lvl>
    <w:lvl w:ilvl="5" w:tplc="D5EA11FA" w:tentative="1">
      <w:start w:val="1"/>
      <w:numFmt w:val="bullet"/>
      <w:lvlText w:val=""/>
      <w:lvlJc w:val="left"/>
      <w:pPr>
        <w:ind w:left="4680" w:hanging="360"/>
      </w:pPr>
      <w:rPr>
        <w:rFonts w:ascii="Wingdings" w:hAnsi="Wingdings" w:hint="default"/>
      </w:rPr>
    </w:lvl>
    <w:lvl w:ilvl="6" w:tplc="007CF40A" w:tentative="1">
      <w:start w:val="1"/>
      <w:numFmt w:val="bullet"/>
      <w:lvlText w:val=""/>
      <w:lvlJc w:val="left"/>
      <w:pPr>
        <w:ind w:left="5400" w:hanging="360"/>
      </w:pPr>
      <w:rPr>
        <w:rFonts w:ascii="Symbol" w:hAnsi="Symbol" w:hint="default"/>
      </w:rPr>
    </w:lvl>
    <w:lvl w:ilvl="7" w:tplc="C770A2D0" w:tentative="1">
      <w:start w:val="1"/>
      <w:numFmt w:val="bullet"/>
      <w:lvlText w:val="o"/>
      <w:lvlJc w:val="left"/>
      <w:pPr>
        <w:ind w:left="6120" w:hanging="360"/>
      </w:pPr>
      <w:rPr>
        <w:rFonts w:ascii="Courier New" w:hAnsi="Courier New" w:cs="Courier New" w:hint="default"/>
      </w:rPr>
    </w:lvl>
    <w:lvl w:ilvl="8" w:tplc="9AD200B6"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25"/>
  </w:num>
  <w:num w:numId="13">
    <w:abstractNumId w:val="20"/>
  </w:num>
  <w:num w:numId="14">
    <w:abstractNumId w:val="18"/>
  </w:num>
  <w:num w:numId="15">
    <w:abstractNumId w:val="24"/>
  </w:num>
  <w:num w:numId="16">
    <w:abstractNumId w:val="26"/>
  </w:num>
  <w:num w:numId="17">
    <w:abstractNumId w:val="22"/>
  </w:num>
  <w:num w:numId="18">
    <w:abstractNumId w:val="15"/>
  </w:num>
  <w:num w:numId="19">
    <w:abstractNumId w:val="13"/>
  </w:num>
  <w:num w:numId="20">
    <w:abstractNumId w:val="23"/>
  </w:num>
  <w:num w:numId="21">
    <w:abstractNumId w:val="12"/>
  </w:num>
  <w:num w:numId="22">
    <w:abstractNumId w:val="17"/>
  </w:num>
  <w:num w:numId="23">
    <w:abstractNumId w:val="21"/>
  </w:num>
  <w:num w:numId="24">
    <w:abstractNumId w:val="14"/>
  </w:num>
  <w:num w:numId="25">
    <w:abstractNumId w:val="19"/>
  </w:num>
  <w:num w:numId="26">
    <w:abstractNumId w:val="10"/>
  </w:num>
  <w:num w:numId="27">
    <w:abstractNumId w:val="11"/>
  </w:num>
  <w:num w:numId="2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12B6A"/>
    <w:rsid w:val="0002041E"/>
    <w:rsid w:val="00092788"/>
    <w:rsid w:val="000A35CA"/>
    <w:rsid w:val="000A36EA"/>
    <w:rsid w:val="000B23B4"/>
    <w:rsid w:val="000B24B4"/>
    <w:rsid w:val="000C2B87"/>
    <w:rsid w:val="000D3F41"/>
    <w:rsid w:val="00161B8C"/>
    <w:rsid w:val="00187F74"/>
    <w:rsid w:val="001B4FBC"/>
    <w:rsid w:val="001D2FE2"/>
    <w:rsid w:val="001F2B21"/>
    <w:rsid w:val="00226F68"/>
    <w:rsid w:val="00244DE0"/>
    <w:rsid w:val="002A06C0"/>
    <w:rsid w:val="002A35EC"/>
    <w:rsid w:val="002F48CC"/>
    <w:rsid w:val="00355DCA"/>
    <w:rsid w:val="00431594"/>
    <w:rsid w:val="004461DC"/>
    <w:rsid w:val="004509D7"/>
    <w:rsid w:val="0045433C"/>
    <w:rsid w:val="004A2D79"/>
    <w:rsid w:val="004D0B07"/>
    <w:rsid w:val="004D4FA5"/>
    <w:rsid w:val="004F3049"/>
    <w:rsid w:val="005063EC"/>
    <w:rsid w:val="00512B6A"/>
    <w:rsid w:val="00551A02"/>
    <w:rsid w:val="005534FA"/>
    <w:rsid w:val="00581297"/>
    <w:rsid w:val="00590E96"/>
    <w:rsid w:val="005D01AD"/>
    <w:rsid w:val="005D3A03"/>
    <w:rsid w:val="00615F00"/>
    <w:rsid w:val="00622F86"/>
    <w:rsid w:val="00656C6E"/>
    <w:rsid w:val="00657FA4"/>
    <w:rsid w:val="006700E7"/>
    <w:rsid w:val="006B39AE"/>
    <w:rsid w:val="006E47A5"/>
    <w:rsid w:val="00705B4D"/>
    <w:rsid w:val="00714D40"/>
    <w:rsid w:val="0075181B"/>
    <w:rsid w:val="007A5F52"/>
    <w:rsid w:val="007A773C"/>
    <w:rsid w:val="007C1081"/>
    <w:rsid w:val="007F78F8"/>
    <w:rsid w:val="008002C0"/>
    <w:rsid w:val="0080370B"/>
    <w:rsid w:val="008343CD"/>
    <w:rsid w:val="008360DC"/>
    <w:rsid w:val="008927E4"/>
    <w:rsid w:val="008C5323"/>
    <w:rsid w:val="008E2DD3"/>
    <w:rsid w:val="0091738B"/>
    <w:rsid w:val="00932A2F"/>
    <w:rsid w:val="00952362"/>
    <w:rsid w:val="00970612"/>
    <w:rsid w:val="00975F2C"/>
    <w:rsid w:val="009A25F1"/>
    <w:rsid w:val="009A6A3B"/>
    <w:rsid w:val="009C4514"/>
    <w:rsid w:val="009D0B73"/>
    <w:rsid w:val="009D287B"/>
    <w:rsid w:val="009D5D6E"/>
    <w:rsid w:val="009E0940"/>
    <w:rsid w:val="009F6A9B"/>
    <w:rsid w:val="00A47E52"/>
    <w:rsid w:val="00A51F3A"/>
    <w:rsid w:val="00AC6A13"/>
    <w:rsid w:val="00AD7F7C"/>
    <w:rsid w:val="00AF0874"/>
    <w:rsid w:val="00AF53BF"/>
    <w:rsid w:val="00B2464E"/>
    <w:rsid w:val="00B61F99"/>
    <w:rsid w:val="00B823AA"/>
    <w:rsid w:val="00B83D1F"/>
    <w:rsid w:val="00B96BB1"/>
    <w:rsid w:val="00BA45DB"/>
    <w:rsid w:val="00BC6605"/>
    <w:rsid w:val="00BF4184"/>
    <w:rsid w:val="00C0601E"/>
    <w:rsid w:val="00C101A1"/>
    <w:rsid w:val="00C31D30"/>
    <w:rsid w:val="00CA2723"/>
    <w:rsid w:val="00CC5F09"/>
    <w:rsid w:val="00CD605C"/>
    <w:rsid w:val="00CD6E39"/>
    <w:rsid w:val="00CF6E91"/>
    <w:rsid w:val="00D0108F"/>
    <w:rsid w:val="00D515A6"/>
    <w:rsid w:val="00D85B68"/>
    <w:rsid w:val="00DE578A"/>
    <w:rsid w:val="00DF4797"/>
    <w:rsid w:val="00E01B6F"/>
    <w:rsid w:val="00E2238A"/>
    <w:rsid w:val="00E6004D"/>
    <w:rsid w:val="00E67557"/>
    <w:rsid w:val="00E81978"/>
    <w:rsid w:val="00E85A73"/>
    <w:rsid w:val="00E9507A"/>
    <w:rsid w:val="00EF3157"/>
    <w:rsid w:val="00F379B7"/>
    <w:rsid w:val="00F525FA"/>
    <w:rsid w:val="00F61C9F"/>
    <w:rsid w:val="00F77289"/>
    <w:rsid w:val="00F90651"/>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8C77D2"/>
  <w15:chartTrackingRefBased/>
  <w15:docId w15:val="{F2936B82-7264-4D0C-AE4D-4680111AD4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9"/>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3).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C0A48333940B4EDE86A4CE73A5B2BA99"/>
        <w:category>
          <w:name w:val="General"/>
          <w:gallery w:val="placeholder"/>
        </w:category>
        <w:types>
          <w:type w:val="bbPlcHdr"/>
        </w:types>
        <w:behaviors>
          <w:behavior w:val="content"/>
        </w:behaviors>
        <w:guid w:val="{33A7F228-27E0-42D8-A5D6-0BB0ECF2B2DF}"/>
      </w:docPartPr>
      <w:docPartBody>
        <w:p w:rsidR="00AF53BF" w:rsidRDefault="000022B2">
          <w:pPr>
            <w:pStyle w:val="C0A48333940B4EDE86A4CE73A5B2BA99"/>
          </w:pPr>
          <w:r>
            <w:t>[Title Here, up to 12 Words, on One to Two Lines]</w:t>
          </w:r>
        </w:p>
      </w:docPartBody>
    </w:docPart>
    <w:docPart>
      <w:docPartPr>
        <w:name w:val="E3BA55E59BF749B381BE190FD54883F5"/>
        <w:category>
          <w:name w:val="General"/>
          <w:gallery w:val="placeholder"/>
        </w:category>
        <w:types>
          <w:type w:val="bbPlcHdr"/>
        </w:types>
        <w:behaviors>
          <w:behavior w:val="content"/>
        </w:behaviors>
        <w:guid w:val="{14DA9E5F-14E2-4344-93E3-DEA68589CFBD}"/>
      </w:docPartPr>
      <w:docPartBody>
        <w:p w:rsidR="00AF53BF" w:rsidRDefault="000022B2">
          <w:pPr>
            <w:pStyle w:val="E3BA55E59BF749B381BE190FD54883F5"/>
          </w:pPr>
          <w:r w:rsidRPr="005D3A03">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05E3A"/>
    <w:rsid w:val="000022B2"/>
    <w:rsid w:val="000114B7"/>
    <w:rsid w:val="00105E3A"/>
    <w:rsid w:val="00AF53BF"/>
    <w:rsid w:val="00B5547F"/>
    <w:rsid w:val="00E435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471C88A4AAE4CD08F68E0235A7F1C37">
    <w:name w:val="C471C88A4AAE4CD08F68E0235A7F1C37"/>
  </w:style>
  <w:style w:type="paragraph" w:customStyle="1" w:styleId="05FDD07CDEEE49EAB1F7DC16748BDA74">
    <w:name w:val="05FDD07CDEEE49EAB1F7DC16748BDA74"/>
  </w:style>
  <w:style w:type="paragraph" w:customStyle="1" w:styleId="842F2FA5074448B09163C380E859D8FA">
    <w:name w:val="842F2FA5074448B09163C380E859D8FA"/>
  </w:style>
  <w:style w:type="paragraph" w:customStyle="1" w:styleId="33033E8CB8DA4456883D18265317C109">
    <w:name w:val="33033E8CB8DA4456883D18265317C109"/>
  </w:style>
  <w:style w:type="paragraph" w:customStyle="1" w:styleId="F14E22F7B582475085D8CF52CC7BBA0C">
    <w:name w:val="F14E22F7B582475085D8CF52CC7BBA0C"/>
  </w:style>
  <w:style w:type="paragraph" w:customStyle="1" w:styleId="A96721456C0A4B73AF1C685024A0985C">
    <w:name w:val="A96721456C0A4B73AF1C685024A0985C"/>
  </w:style>
  <w:style w:type="character" w:styleId="Emphasis">
    <w:name w:val="Emphasis"/>
    <w:basedOn w:val="DefaultParagraphFont"/>
    <w:uiPriority w:val="4"/>
    <w:unhideWhenUsed/>
    <w:qFormat/>
    <w:rPr>
      <w:i/>
      <w:iCs/>
    </w:rPr>
  </w:style>
  <w:style w:type="paragraph" w:customStyle="1" w:styleId="5C999CE686A24174B673B72A10E8EDFB">
    <w:name w:val="5C999CE686A24174B673B72A10E8EDFB"/>
  </w:style>
  <w:style w:type="paragraph" w:customStyle="1" w:styleId="B8196DEFED474233AC6C21959C06D9B5">
    <w:name w:val="B8196DEFED474233AC6C21959C06D9B5"/>
  </w:style>
  <w:style w:type="paragraph" w:customStyle="1" w:styleId="C0A48333940B4EDE86A4CE73A5B2BA99">
    <w:name w:val="C0A48333940B4EDE86A4CE73A5B2BA99"/>
  </w:style>
  <w:style w:type="paragraph" w:customStyle="1" w:styleId="F3A80C40328349ABBC703CDF9EFDA7C9">
    <w:name w:val="F3A80C40328349ABBC703CDF9EFDA7C9"/>
  </w:style>
  <w:style w:type="paragraph" w:customStyle="1" w:styleId="F40C46B980EC41BC959E87572EFBB8EF">
    <w:name w:val="F40C46B980EC41BC959E87572EFBB8EF"/>
  </w:style>
  <w:style w:type="paragraph" w:customStyle="1" w:styleId="5538720D1AE7424F8B17738245AACD0A">
    <w:name w:val="5538720D1AE7424F8B17738245AACD0A"/>
  </w:style>
  <w:style w:type="paragraph" w:customStyle="1" w:styleId="E921C36B2A83485B8178D3C39D457DD5">
    <w:name w:val="E921C36B2A83485B8178D3C39D457DD5"/>
  </w:style>
  <w:style w:type="paragraph" w:customStyle="1" w:styleId="963031E54F674EA7A7F8C4DF823521C1">
    <w:name w:val="963031E54F674EA7A7F8C4DF823521C1"/>
  </w:style>
  <w:style w:type="paragraph" w:customStyle="1" w:styleId="4ACD8FF439B344D092A454D34F765AA1">
    <w:name w:val="4ACD8FF439B344D092A454D34F765AA1"/>
  </w:style>
  <w:style w:type="paragraph" w:customStyle="1" w:styleId="EC32D18EAF5D4AB28384CCBFD4CACBA5">
    <w:name w:val="EC32D18EAF5D4AB28384CCBFD4CACBA5"/>
  </w:style>
  <w:style w:type="paragraph" w:customStyle="1" w:styleId="A3BCE5B8E62441ADA79F8A52B6C2C62B">
    <w:name w:val="A3BCE5B8E62441ADA79F8A52B6C2C62B"/>
  </w:style>
  <w:style w:type="paragraph" w:customStyle="1" w:styleId="946A83A6CF4F43958BE39B22E2295B7C">
    <w:name w:val="946A83A6CF4F43958BE39B22E2295B7C"/>
  </w:style>
  <w:style w:type="paragraph" w:customStyle="1" w:styleId="FA746F34CEEB4A09AD118BFFEE26E670">
    <w:name w:val="FA746F34CEEB4A09AD118BFFEE26E670"/>
  </w:style>
  <w:style w:type="paragraph" w:customStyle="1" w:styleId="C0696FA4404F4440A470E13080EA879C">
    <w:name w:val="C0696FA4404F4440A470E13080EA879C"/>
  </w:style>
  <w:style w:type="paragraph" w:customStyle="1" w:styleId="39081A3C3C7140E1BAAA44FE7189CFDD">
    <w:name w:val="39081A3C3C7140E1BAAA44FE7189CFDD"/>
  </w:style>
  <w:style w:type="paragraph" w:customStyle="1" w:styleId="F0C8D7EADF554407AEA95466222CB67A">
    <w:name w:val="F0C8D7EADF554407AEA95466222CB67A"/>
  </w:style>
  <w:style w:type="paragraph" w:customStyle="1" w:styleId="FB5A82DDCA3046A898295F78ABFA2755">
    <w:name w:val="FB5A82DDCA3046A898295F78ABFA2755"/>
  </w:style>
  <w:style w:type="paragraph" w:customStyle="1" w:styleId="40E8C3A363E54DFC8DDBC981435C580E">
    <w:name w:val="40E8C3A363E54DFC8DDBC981435C580E"/>
  </w:style>
  <w:style w:type="paragraph" w:customStyle="1" w:styleId="F70262C0268B4BB1994EB3583C028C8D">
    <w:name w:val="F70262C0268B4BB1994EB3583C028C8D"/>
  </w:style>
  <w:style w:type="paragraph" w:customStyle="1" w:styleId="E7D5EF6F1DA640BDB9395ED004020103">
    <w:name w:val="E7D5EF6F1DA640BDB9395ED004020103"/>
  </w:style>
  <w:style w:type="paragraph" w:customStyle="1" w:styleId="48F80CCEAFEB442983ED91B970689DB3">
    <w:name w:val="48F80CCEAFEB442983ED91B970689DB3"/>
  </w:style>
  <w:style w:type="paragraph" w:customStyle="1" w:styleId="1042A83AD5A747D39B4C06783A745B7C">
    <w:name w:val="1042A83AD5A747D39B4C06783A745B7C"/>
  </w:style>
  <w:style w:type="paragraph" w:customStyle="1" w:styleId="CECA66ADCBE8442980FBDC83E1A861E7">
    <w:name w:val="CECA66ADCBE8442980FBDC83E1A861E7"/>
  </w:style>
  <w:style w:type="paragraph" w:customStyle="1" w:styleId="4A0B5E93C92745008328C367699F0265">
    <w:name w:val="4A0B5E93C92745008328C367699F0265"/>
  </w:style>
  <w:style w:type="paragraph" w:customStyle="1" w:styleId="224E1F70D5DA479B8F7F35A1B83A3F8E">
    <w:name w:val="224E1F70D5DA479B8F7F35A1B83A3F8E"/>
  </w:style>
  <w:style w:type="paragraph" w:customStyle="1" w:styleId="618A33673C1648BAB66471FE9A2A9631">
    <w:name w:val="618A33673C1648BAB66471FE9A2A9631"/>
  </w:style>
  <w:style w:type="paragraph" w:customStyle="1" w:styleId="078805E8F4AC424EBE80B213944582A5">
    <w:name w:val="078805E8F4AC424EBE80B213944582A5"/>
  </w:style>
  <w:style w:type="paragraph" w:customStyle="1" w:styleId="BB165923001648FE94A435B059AC3773">
    <w:name w:val="BB165923001648FE94A435B059AC3773"/>
  </w:style>
  <w:style w:type="paragraph" w:customStyle="1" w:styleId="58A78B66EF5B4CCAB4EEDEC0A8FB0C00">
    <w:name w:val="58A78B66EF5B4CCAB4EEDEC0A8FB0C00"/>
  </w:style>
  <w:style w:type="paragraph" w:customStyle="1" w:styleId="4C0FFC4C58DF4EADBDC6ABB2E5007150">
    <w:name w:val="4C0FFC4C58DF4EADBDC6ABB2E5007150"/>
  </w:style>
  <w:style w:type="paragraph" w:customStyle="1" w:styleId="A6A00033EDC742B2B2EB435812CB2741">
    <w:name w:val="A6A00033EDC742B2B2EB435812CB2741"/>
  </w:style>
  <w:style w:type="paragraph" w:customStyle="1" w:styleId="9C8FB807FE23462B9BDD631490F92CFE">
    <w:name w:val="9C8FB807FE23462B9BDD631490F92CFE"/>
  </w:style>
  <w:style w:type="paragraph" w:customStyle="1" w:styleId="39A361D3BB2246CDA4192608966077EE">
    <w:name w:val="39A361D3BB2246CDA4192608966077EE"/>
  </w:style>
  <w:style w:type="paragraph" w:customStyle="1" w:styleId="A10EC105926544FDA804A22A18CCF620">
    <w:name w:val="A10EC105926544FDA804A22A18CCF620"/>
  </w:style>
  <w:style w:type="paragraph" w:customStyle="1" w:styleId="173DB309716E4545BB182C31F7ED65A8">
    <w:name w:val="173DB309716E4545BB182C31F7ED65A8"/>
  </w:style>
  <w:style w:type="paragraph" w:customStyle="1" w:styleId="EF3B6E0E116E4B09851B7604F087B26B">
    <w:name w:val="EF3B6E0E116E4B09851B7604F087B26B"/>
  </w:style>
  <w:style w:type="paragraph" w:customStyle="1" w:styleId="B98787B323A44E0D87D88A5A02B87C52">
    <w:name w:val="B98787B323A44E0D87D88A5A02B87C52"/>
  </w:style>
  <w:style w:type="paragraph" w:customStyle="1" w:styleId="85E866828EF1446BA27D61B627248536">
    <w:name w:val="85E866828EF1446BA27D61B627248536"/>
  </w:style>
  <w:style w:type="paragraph" w:customStyle="1" w:styleId="CA5F35E11F894CBFB4D78CADF21438F8">
    <w:name w:val="CA5F35E11F894CBFB4D78CADF21438F8"/>
  </w:style>
  <w:style w:type="paragraph" w:customStyle="1" w:styleId="D0CD794ADB2C4AB892F039A254BDCF47">
    <w:name w:val="D0CD794ADB2C4AB892F039A254BDCF47"/>
  </w:style>
  <w:style w:type="paragraph" w:customStyle="1" w:styleId="4190682BF35B4C819F15582E60822E6F">
    <w:name w:val="4190682BF35B4C819F15582E60822E6F"/>
  </w:style>
  <w:style w:type="paragraph" w:customStyle="1" w:styleId="8C5937537E374C0699031866E3B65E6C">
    <w:name w:val="8C5937537E374C0699031866E3B65E6C"/>
  </w:style>
  <w:style w:type="paragraph" w:customStyle="1" w:styleId="B4FC9102D3E2412EAABB2DB439CBA02D">
    <w:name w:val="B4FC9102D3E2412EAABB2DB439CBA02D"/>
  </w:style>
  <w:style w:type="paragraph" w:customStyle="1" w:styleId="44FC1339DCE14E4BB17BAC115575F0F6">
    <w:name w:val="44FC1339DCE14E4BB17BAC115575F0F6"/>
  </w:style>
  <w:style w:type="paragraph" w:customStyle="1" w:styleId="EC47D3AE158D4D1E9C9F192AE3DF8019">
    <w:name w:val="EC47D3AE158D4D1E9C9F192AE3DF8019"/>
  </w:style>
  <w:style w:type="paragraph" w:customStyle="1" w:styleId="0350C5DFEE4342BC85657175F2584062">
    <w:name w:val="0350C5DFEE4342BC85657175F2584062"/>
  </w:style>
  <w:style w:type="paragraph" w:customStyle="1" w:styleId="DAF947BA663A4968B934EB4589ADEA10">
    <w:name w:val="DAF947BA663A4968B934EB4589ADEA10"/>
  </w:style>
  <w:style w:type="paragraph" w:customStyle="1" w:styleId="AC0D3A18B0E442BDB7C9127E71765803">
    <w:name w:val="AC0D3A18B0E442BDB7C9127E71765803"/>
  </w:style>
  <w:style w:type="paragraph" w:customStyle="1" w:styleId="5A930D97A77849FAB142DE2E8EE7BD6D">
    <w:name w:val="5A930D97A77849FAB142DE2E8EE7BD6D"/>
  </w:style>
  <w:style w:type="paragraph" w:customStyle="1" w:styleId="5069C050B3994976A7A55534D47F6575">
    <w:name w:val="5069C050B3994976A7A55534D47F6575"/>
  </w:style>
  <w:style w:type="paragraph" w:customStyle="1" w:styleId="9715D9699A0547A597B96090B314305B">
    <w:name w:val="9715D9699A0547A597B96090B314305B"/>
  </w:style>
  <w:style w:type="paragraph" w:customStyle="1" w:styleId="E38BFBB019DB48DD86A893FBAB3FFF36">
    <w:name w:val="E38BFBB019DB48DD86A893FBAB3FFF36"/>
  </w:style>
  <w:style w:type="paragraph" w:customStyle="1" w:styleId="A2776A228EBE4D989E0AE7CB3C52C8B8">
    <w:name w:val="A2776A228EBE4D989E0AE7CB3C52C8B8"/>
  </w:style>
  <w:style w:type="paragraph" w:customStyle="1" w:styleId="32542CC8B8E34B86A51E15E815E8D2DD">
    <w:name w:val="32542CC8B8E34B86A51E15E815E8D2DD"/>
  </w:style>
  <w:style w:type="paragraph" w:customStyle="1" w:styleId="B5DDCD67136B45568DD3488B60BC9757">
    <w:name w:val="B5DDCD67136B45568DD3488B60BC9757"/>
  </w:style>
  <w:style w:type="paragraph" w:customStyle="1" w:styleId="E3BA55E59BF749B381BE190FD54883F5">
    <w:name w:val="E3BA55E59BF749B381BE190FD54883F5"/>
  </w:style>
  <w:style w:type="paragraph" w:customStyle="1" w:styleId="56D31AEF754A421F8CDAB423631FCD7C">
    <w:name w:val="56D31AEF754A421F8CDAB423631FCD7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Domestic terrorism and extremist group</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Smi04</b:Tag>
    <b:SourceType>Book</b:SourceType>
    <b:Guid>{7BFCE7BC-90F1-44A4-9F65-0383AA91E61B}</b:Guid>
    <b:Title>Corn: origin, history, technology, and production</b:Title>
    <b:Year>2004</b:Year>
    <b:City>New York</b:City>
    <b:Publisher>John Wiley &amp; Sons.</b:Publisher>
    <b:Author>
      <b:Author>
        <b:NameList>
          <b:Person>
            <b:Last>Smith</b:Last>
            <b:First>C</b:First>
            <b:Middle>Wayne</b:Middle>
          </b:Person>
        </b:NameList>
      </b:Author>
    </b:Author>
    <b:StandardNumber>9780471411840</b:StandardNumber>
    <b:RefOrder>1</b:RefOrder>
  </b:Source>
  <b:Source>
    <b:Tag>Ris18</b:Tag>
    <b:SourceType>JournalArticle</b:SourceType>
    <b:Guid>{8B7A5837-5CB5-4D29-A358-A4B67629C30D}</b:Guid>
    <b:Title>Projected climate and agronomic implications for corn production in the Northeastern United States</b:Title>
    <b:Year>2018</b:Year>
    <b:Author>
      <b:Author>
        <b:NameList>
          <b:Person>
            <b:Last>Prasad</b:Last>
            <b:First>Rishi</b:First>
          </b:Person>
          <b:Person>
            <b:Last>Gunn</b:Last>
            <b:First>Stephan</b:First>
            <b:Middle>Kpoti</b:Middle>
          </b:Person>
          <b:Person>
            <b:Last>Rotz</b:Last>
            <b:First>Clarence</b:First>
            <b:Middle>Alan</b:Middle>
          </b:Person>
          <b:Person>
            <b:Last>Karsten</b:Last>
            <b:First>Heather</b:First>
          </b:Person>
          <b:Person>
            <b:Last>Roth</b:Last>
            <b:First>Greg</b:First>
          </b:Person>
          <b:Person>
            <b:Last>Buda</b:Last>
            <b:First>Anthony</b:First>
          </b:Person>
          <b:Person>
            <b:Last>Stoner</b:Last>
            <b:First>Anne</b:First>
            <b:Middle>M. K.</b:Middle>
          </b:Person>
        </b:NameList>
      </b:Author>
    </b:Author>
    <b:JournalName>PLoS One</b:JournalName>
    <b:Pages>e0198623</b:Pages>
    <b:Volume>13</b:Volume>
    <b:Issue>6</b:Issue>
    <b:DOI>https://doi.org/10.1371/journal.pone.0198623</b:DOI>
    <b:RefOrder>5</b:RefOrder>
  </b:Source>
  <b:Source>
    <b:Tag>But18</b:Tag>
    <b:SourceType>ConferenceProceedings</b:SourceType>
    <b:Guid>{62BA670F-6F97-455D-81DB-73D562EB9613}</b:Guid>
    <b:Title>Peculiarly pleasant weather for US maize</b:Title>
    <b:Year>2018</b:Year>
    <b:Pages>11935-11940</b:Pages>
    <b:Author>
      <b:Author>
        <b:NameList>
          <b:Person>
            <b:Last>Butler</b:Last>
            <b:First>Ethan</b:First>
            <b:Middle>E.</b:Middle>
          </b:Person>
          <b:Person>
            <b:Last>Mueller</b:Last>
            <b:First>Nathaniel</b:First>
            <b:Middle>D.</b:Middle>
          </b:Person>
          <b:Person>
            <b:Last>Huybers</b:Last>
            <b:First>Peter</b:First>
          </b:Person>
        </b:NameList>
      </b:Author>
    </b:Author>
    <b:PeriodicalTitle>Proceedings of the National Academy of Sciences</b:PeriodicalTitle>
    <b:City>Berkeley, CA</b:City>
    <b:Volume>115 (47)</b:Volume>
    <b:DOI>10.1073/pnas.1808035115</b:DOI>
    <b:ConferenceName>University of California</b:ConferenceName>
    <b:RefOrder>4</b:RefOrder>
  </b:Source>
  <b:Source>
    <b:Tag>Pru16</b:Tag>
    <b:SourceType>Report</b:SourceType>
    <b:Guid>{C5919D20-B5DF-48E7-9D04-EB2508DFD421}</b:Guid>
    <b:Author>
      <b:Author>
        <b:NameList>
          <b:Person>
            <b:Last>Pruit</b:Last>
            <b:First>Jon</b:First>
            <b:Middle>Derek</b:Middle>
          </b:Person>
        </b:NameList>
      </b:Author>
    </b:Author>
    <b:Title>A Brief History of Corn: Looking Back to Move Forward</b:Title>
    <b:Year>2016</b:Year>
    <b:City>Lincoln, Nebraska</b:City>
    <b:Publisher>University of Nebraska-Lincoln</b:Publisher>
    <b:URL>http://digitalcommons.unl.edu/cgi/viewcontent.cgi?article=1006&amp;context=planthealthdoc</b:URL>
    <b:RefOrder>2</b:RefOrder>
  </b:Source>
  <b:Source>
    <b:Tag>And18</b:Tag>
    <b:SourceType>InternetSite</b:SourceType>
    <b:Guid>{33645861-24AA-4F7E-AF74-200A7ABBA4BB}</b:Guid>
    <b:Title>History of Corn</b:Title>
    <b:Year>2018</b:Year>
    <b:InternetSiteTitle>NDSU</b:InternetSiteTitle>
    <b:URL>https://www.ndsu.edu/pubweb/chiwonlee/plsc211/student%20papers/articles11/A.Shanahan1/History.html</b:URL>
    <b:Author>
      <b:Author>
        <b:NameList>
          <b:Person>
            <b:Last>Shanahan</b:Last>
            <b:First>Andrew</b:First>
          </b:Person>
        </b:NameList>
      </b:Author>
    </b:Author>
    <b:YearAccessed>2019</b:YearAccessed>
    <b:MonthAccessed>January</b:MonthAccessed>
    <b:DayAccessed>6</b:DayAccessed>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BF98B2A-2E93-4FC7-99DF-BA51495647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3)</Template>
  <TotalTime>0</TotalTime>
  <Pages>6</Pages>
  <Words>1483</Words>
  <Characters>8458</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Research paper: Outline</vt:lpstr>
    </vt:vector>
  </TitlesOfParts>
  <Company/>
  <LinksUpToDate>false</LinksUpToDate>
  <CharactersWithSpaces>9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paper: Outline</dc:title>
  <dc:creator>Morning</dc:creator>
  <cp:lastModifiedBy>MPW</cp:lastModifiedBy>
  <cp:revision>2</cp:revision>
  <dcterms:created xsi:type="dcterms:W3CDTF">2019-07-11T11:19:00Z</dcterms:created>
  <dcterms:modified xsi:type="dcterms:W3CDTF">2019-07-11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T05335sI"/&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